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4932D" w14:textId="77777777" w:rsidR="00D65DC9" w:rsidRDefault="00D65DC9" w:rsidP="00A53983">
      <w:pPr>
        <w:ind w:leftChars="0" w:left="0" w:right="240" w:firstLineChars="0" w:firstLine="0"/>
        <w:jc w:val="center"/>
        <w:rPr>
          <w:sz w:val="36"/>
          <w:szCs w:val="36"/>
        </w:rPr>
      </w:pPr>
      <w:bookmarkStart w:id="0" w:name="_Hlk79267060"/>
      <w:bookmarkEnd w:id="0"/>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143211432"/>
      <w:r w:rsidRPr="004757B3">
        <w:rPr>
          <w:rFonts w:hint="eastAsia"/>
          <w:b/>
          <w:sz w:val="32"/>
          <w:szCs w:val="32"/>
        </w:rPr>
        <w:t>摘要</w:t>
      </w:r>
      <w:bookmarkEnd w:id="1"/>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2" w:name="_Toc143211433"/>
      <w:r w:rsidRPr="00077B92">
        <w:rPr>
          <w:rFonts w:cs="Times New Roman"/>
          <w:b/>
          <w:sz w:val="32"/>
          <w:szCs w:val="32"/>
        </w:rPr>
        <w:t>Abstract</w:t>
      </w:r>
      <w:bookmarkEnd w:id="2"/>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bookmarkStart w:id="3" w:name="_Toc143211434"/>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proofErr w:type="gramStart"/>
      <w:r>
        <w:rPr>
          <w:rFonts w:hint="eastAsia"/>
          <w:b/>
          <w:sz w:val="32"/>
          <w:szCs w:val="32"/>
        </w:rPr>
        <w:lastRenderedPageBreak/>
        <w:t>誌</w:t>
      </w:r>
      <w:proofErr w:type="gramEnd"/>
      <w:r>
        <w:rPr>
          <w:rFonts w:hint="eastAsia"/>
          <w:b/>
          <w:sz w:val="32"/>
          <w:szCs w:val="32"/>
        </w:rPr>
        <w:t>謝</w:t>
      </w:r>
      <w:bookmarkEnd w:id="3"/>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4" w:name="_Toc143211435"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4"/>
        </w:p>
        <w:p w14:paraId="1533A7C0" w14:textId="4968BC2F" w:rsidR="00AB740A" w:rsidRDefault="00154754" w:rsidP="00464CB8">
          <w:pPr>
            <w:pStyle w:val="11"/>
            <w:rPr>
              <w:rFonts w:asciiTheme="minorHAnsi" w:eastAsiaTheme="minorEastAsia" w:hAnsiTheme="minorHAnsi"/>
              <w14:ligatures w14:val="standardContextual"/>
            </w:rPr>
          </w:pPr>
          <w:r w:rsidRPr="001D337F">
            <w:fldChar w:fldCharType="begin"/>
          </w:r>
          <w:r w:rsidRPr="001D337F">
            <w:instrText xml:space="preserve"> TOC \o "1-3" \h \z \u </w:instrText>
          </w:r>
          <w:r w:rsidRPr="001D337F">
            <w:fldChar w:fldCharType="separate"/>
          </w:r>
          <w:hyperlink w:anchor="_Toc143211432" w:history="1">
            <w:r w:rsidR="00AB740A" w:rsidRPr="00845AEE">
              <w:rPr>
                <w:rStyle w:val="a5"/>
                <w:rFonts w:hint="eastAsia"/>
              </w:rPr>
              <w:t>摘要</w:t>
            </w:r>
            <w:r w:rsidR="00AB740A">
              <w:rPr>
                <w:webHidden/>
              </w:rPr>
              <w:tab/>
            </w:r>
            <w:r w:rsidR="00AB740A">
              <w:rPr>
                <w:webHidden/>
              </w:rPr>
              <w:fldChar w:fldCharType="begin"/>
            </w:r>
            <w:r w:rsidR="00AB740A">
              <w:rPr>
                <w:webHidden/>
              </w:rPr>
              <w:instrText xml:space="preserve"> PAGEREF _Toc143211432 \h </w:instrText>
            </w:r>
            <w:r w:rsidR="00AB740A">
              <w:rPr>
                <w:webHidden/>
              </w:rPr>
            </w:r>
            <w:r w:rsidR="00AB740A">
              <w:rPr>
                <w:webHidden/>
              </w:rPr>
              <w:fldChar w:fldCharType="separate"/>
            </w:r>
            <w:r w:rsidR="00124268">
              <w:rPr>
                <w:webHidden/>
              </w:rPr>
              <w:t>i</w:t>
            </w:r>
            <w:r w:rsidR="00AB740A">
              <w:rPr>
                <w:webHidden/>
              </w:rPr>
              <w:fldChar w:fldCharType="end"/>
            </w:r>
          </w:hyperlink>
        </w:p>
        <w:p w14:paraId="79B739A7" w14:textId="005085DF" w:rsidR="00AB740A" w:rsidRDefault="002E2334" w:rsidP="00464CB8">
          <w:pPr>
            <w:pStyle w:val="11"/>
            <w:rPr>
              <w:rFonts w:asciiTheme="minorHAnsi" w:eastAsiaTheme="minorEastAsia" w:hAnsiTheme="minorHAnsi"/>
              <w14:ligatures w14:val="standardContextual"/>
            </w:rPr>
          </w:pPr>
          <w:hyperlink w:anchor="_Toc143211433" w:history="1">
            <w:r w:rsidR="00AB740A" w:rsidRPr="00845AEE">
              <w:rPr>
                <w:rStyle w:val="a5"/>
                <w:rFonts w:cs="Times New Roman"/>
              </w:rPr>
              <w:t>Abstract</w:t>
            </w:r>
            <w:r w:rsidR="00AB740A">
              <w:rPr>
                <w:webHidden/>
              </w:rPr>
              <w:tab/>
            </w:r>
            <w:r w:rsidR="00AB740A">
              <w:rPr>
                <w:webHidden/>
              </w:rPr>
              <w:fldChar w:fldCharType="begin"/>
            </w:r>
            <w:r w:rsidR="00AB740A">
              <w:rPr>
                <w:webHidden/>
              </w:rPr>
              <w:instrText xml:space="preserve"> PAGEREF _Toc143211433 \h </w:instrText>
            </w:r>
            <w:r w:rsidR="00AB740A">
              <w:rPr>
                <w:webHidden/>
              </w:rPr>
            </w:r>
            <w:r w:rsidR="00AB740A">
              <w:rPr>
                <w:webHidden/>
              </w:rPr>
              <w:fldChar w:fldCharType="separate"/>
            </w:r>
            <w:r w:rsidR="00124268">
              <w:rPr>
                <w:webHidden/>
              </w:rPr>
              <w:t>ii</w:t>
            </w:r>
            <w:r w:rsidR="00AB740A">
              <w:rPr>
                <w:webHidden/>
              </w:rPr>
              <w:fldChar w:fldCharType="end"/>
            </w:r>
          </w:hyperlink>
        </w:p>
        <w:p w14:paraId="052BB1C2" w14:textId="3EA9EC80" w:rsidR="00AB740A" w:rsidRDefault="002E2334" w:rsidP="00464CB8">
          <w:pPr>
            <w:pStyle w:val="11"/>
            <w:rPr>
              <w:rFonts w:asciiTheme="minorHAnsi" w:eastAsiaTheme="minorEastAsia" w:hAnsiTheme="minorHAnsi"/>
              <w14:ligatures w14:val="standardContextual"/>
            </w:rPr>
          </w:pPr>
          <w:hyperlink w:anchor="_Toc143211434" w:history="1">
            <w:r w:rsidR="00AB740A" w:rsidRPr="00845AEE">
              <w:rPr>
                <w:rStyle w:val="a5"/>
                <w:rFonts w:hint="eastAsia"/>
              </w:rPr>
              <w:t>誌謝</w:t>
            </w:r>
            <w:r w:rsidR="00AB740A">
              <w:rPr>
                <w:webHidden/>
              </w:rPr>
              <w:tab/>
            </w:r>
            <w:r w:rsidR="00AB740A">
              <w:rPr>
                <w:webHidden/>
              </w:rPr>
              <w:fldChar w:fldCharType="begin"/>
            </w:r>
            <w:r w:rsidR="00AB740A">
              <w:rPr>
                <w:webHidden/>
              </w:rPr>
              <w:instrText xml:space="preserve"> PAGEREF _Toc143211434 \h </w:instrText>
            </w:r>
            <w:r w:rsidR="00AB740A">
              <w:rPr>
                <w:webHidden/>
              </w:rPr>
            </w:r>
            <w:r w:rsidR="00AB740A">
              <w:rPr>
                <w:webHidden/>
              </w:rPr>
              <w:fldChar w:fldCharType="separate"/>
            </w:r>
            <w:r w:rsidR="00124268">
              <w:rPr>
                <w:webHidden/>
              </w:rPr>
              <w:t>iv</w:t>
            </w:r>
            <w:r w:rsidR="00AB740A">
              <w:rPr>
                <w:webHidden/>
              </w:rPr>
              <w:fldChar w:fldCharType="end"/>
            </w:r>
          </w:hyperlink>
        </w:p>
        <w:p w14:paraId="784F1D24" w14:textId="6FB5E4BE" w:rsidR="00AB740A" w:rsidRDefault="002E2334" w:rsidP="00464CB8">
          <w:pPr>
            <w:pStyle w:val="11"/>
            <w:rPr>
              <w:rFonts w:asciiTheme="minorHAnsi" w:eastAsiaTheme="minorEastAsia" w:hAnsiTheme="minorHAnsi"/>
              <w14:ligatures w14:val="standardContextual"/>
            </w:rPr>
          </w:pPr>
          <w:hyperlink w:anchor="_Toc143211435" w:history="1">
            <w:r w:rsidR="00AB740A" w:rsidRPr="00845AEE">
              <w:rPr>
                <w:rStyle w:val="a5"/>
                <w:rFonts w:hint="eastAsia"/>
                <w:lang w:val="zh-TW"/>
              </w:rPr>
              <w:t>目錄</w:t>
            </w:r>
            <w:r w:rsidR="00AB740A">
              <w:rPr>
                <w:webHidden/>
              </w:rPr>
              <w:tab/>
            </w:r>
            <w:r w:rsidR="00AB740A">
              <w:rPr>
                <w:webHidden/>
              </w:rPr>
              <w:fldChar w:fldCharType="begin"/>
            </w:r>
            <w:r w:rsidR="00AB740A">
              <w:rPr>
                <w:webHidden/>
              </w:rPr>
              <w:instrText xml:space="preserve"> PAGEREF _Toc143211435 \h </w:instrText>
            </w:r>
            <w:r w:rsidR="00AB740A">
              <w:rPr>
                <w:webHidden/>
              </w:rPr>
            </w:r>
            <w:r w:rsidR="00AB740A">
              <w:rPr>
                <w:webHidden/>
              </w:rPr>
              <w:fldChar w:fldCharType="separate"/>
            </w:r>
            <w:r w:rsidR="00124268">
              <w:rPr>
                <w:webHidden/>
              </w:rPr>
              <w:t>v</w:t>
            </w:r>
            <w:r w:rsidR="00AB740A">
              <w:rPr>
                <w:webHidden/>
              </w:rPr>
              <w:fldChar w:fldCharType="end"/>
            </w:r>
          </w:hyperlink>
        </w:p>
        <w:p w14:paraId="0E1DDABA" w14:textId="3B3807B7" w:rsidR="00AB740A" w:rsidRDefault="002E2334" w:rsidP="00464CB8">
          <w:pPr>
            <w:pStyle w:val="11"/>
            <w:rPr>
              <w:rFonts w:asciiTheme="minorHAnsi" w:eastAsiaTheme="minorEastAsia" w:hAnsiTheme="minorHAnsi"/>
              <w14:ligatures w14:val="standardContextual"/>
            </w:rPr>
          </w:pPr>
          <w:hyperlink w:anchor="_Toc143211436" w:history="1">
            <w:r w:rsidR="00AB740A" w:rsidRPr="00845AEE">
              <w:rPr>
                <w:rStyle w:val="a5"/>
                <w:rFonts w:hint="eastAsia"/>
              </w:rPr>
              <w:t>表目錄</w:t>
            </w:r>
            <w:r w:rsidR="00AB740A">
              <w:rPr>
                <w:webHidden/>
              </w:rPr>
              <w:tab/>
            </w:r>
            <w:r w:rsidR="00AB740A">
              <w:rPr>
                <w:webHidden/>
              </w:rPr>
              <w:fldChar w:fldCharType="begin"/>
            </w:r>
            <w:r w:rsidR="00AB740A">
              <w:rPr>
                <w:webHidden/>
              </w:rPr>
              <w:instrText xml:space="preserve"> PAGEREF _Toc143211436 \h </w:instrText>
            </w:r>
            <w:r w:rsidR="00AB740A">
              <w:rPr>
                <w:webHidden/>
              </w:rPr>
            </w:r>
            <w:r w:rsidR="00AB740A">
              <w:rPr>
                <w:webHidden/>
              </w:rPr>
              <w:fldChar w:fldCharType="separate"/>
            </w:r>
            <w:r w:rsidR="00124268">
              <w:rPr>
                <w:webHidden/>
              </w:rPr>
              <w:t>vii</w:t>
            </w:r>
            <w:r w:rsidR="00AB740A">
              <w:rPr>
                <w:webHidden/>
              </w:rPr>
              <w:fldChar w:fldCharType="end"/>
            </w:r>
          </w:hyperlink>
        </w:p>
        <w:p w14:paraId="2A5CD3BC" w14:textId="0894A4F9" w:rsidR="00AB740A" w:rsidRDefault="002E2334" w:rsidP="00464CB8">
          <w:pPr>
            <w:pStyle w:val="11"/>
            <w:rPr>
              <w:rFonts w:asciiTheme="minorHAnsi" w:eastAsiaTheme="minorEastAsia" w:hAnsiTheme="minorHAnsi"/>
              <w14:ligatures w14:val="standardContextual"/>
            </w:rPr>
          </w:pPr>
          <w:hyperlink w:anchor="_Toc143211437" w:history="1">
            <w:r w:rsidR="00AB740A" w:rsidRPr="00845AEE">
              <w:rPr>
                <w:rStyle w:val="a5"/>
                <w:rFonts w:hint="eastAsia"/>
              </w:rPr>
              <w:t>圖目錄</w:t>
            </w:r>
            <w:r w:rsidR="00AB740A">
              <w:rPr>
                <w:webHidden/>
              </w:rPr>
              <w:tab/>
            </w:r>
            <w:r w:rsidR="00AB740A">
              <w:rPr>
                <w:webHidden/>
              </w:rPr>
              <w:fldChar w:fldCharType="begin"/>
            </w:r>
            <w:r w:rsidR="00AB740A">
              <w:rPr>
                <w:webHidden/>
              </w:rPr>
              <w:instrText xml:space="preserve"> PAGEREF _Toc143211437 \h </w:instrText>
            </w:r>
            <w:r w:rsidR="00AB740A">
              <w:rPr>
                <w:webHidden/>
              </w:rPr>
            </w:r>
            <w:r w:rsidR="00AB740A">
              <w:rPr>
                <w:webHidden/>
              </w:rPr>
              <w:fldChar w:fldCharType="separate"/>
            </w:r>
            <w:r w:rsidR="00124268">
              <w:rPr>
                <w:webHidden/>
              </w:rPr>
              <w:t>viii</w:t>
            </w:r>
            <w:r w:rsidR="00AB740A">
              <w:rPr>
                <w:webHidden/>
              </w:rPr>
              <w:fldChar w:fldCharType="end"/>
            </w:r>
          </w:hyperlink>
        </w:p>
        <w:p w14:paraId="463395AF" w14:textId="3F1AB78C" w:rsidR="00AB740A" w:rsidRDefault="002E2334" w:rsidP="00464CB8">
          <w:pPr>
            <w:pStyle w:val="11"/>
            <w:rPr>
              <w:rFonts w:asciiTheme="minorHAnsi" w:eastAsiaTheme="minorEastAsia" w:hAnsiTheme="minorHAnsi"/>
              <w14:ligatures w14:val="standardContextual"/>
            </w:rPr>
          </w:pPr>
          <w:hyperlink w:anchor="_Toc143211438" w:history="1">
            <w:r w:rsidR="00AB740A" w:rsidRPr="00845AEE">
              <w:rPr>
                <w:rStyle w:val="a5"/>
                <w:rFonts w:hint="eastAsia"/>
              </w:rPr>
              <w:t>第一章　緒論</w:t>
            </w:r>
            <w:r w:rsidR="00AB740A">
              <w:rPr>
                <w:webHidden/>
              </w:rPr>
              <w:tab/>
            </w:r>
            <w:r w:rsidR="00AB740A">
              <w:rPr>
                <w:webHidden/>
              </w:rPr>
              <w:fldChar w:fldCharType="begin"/>
            </w:r>
            <w:r w:rsidR="00AB740A">
              <w:rPr>
                <w:webHidden/>
              </w:rPr>
              <w:instrText xml:space="preserve"> PAGEREF _Toc143211438 \h </w:instrText>
            </w:r>
            <w:r w:rsidR="00AB740A">
              <w:rPr>
                <w:webHidden/>
              </w:rPr>
            </w:r>
            <w:r w:rsidR="00AB740A">
              <w:rPr>
                <w:webHidden/>
              </w:rPr>
              <w:fldChar w:fldCharType="separate"/>
            </w:r>
            <w:r w:rsidR="00124268">
              <w:rPr>
                <w:webHidden/>
              </w:rPr>
              <w:t>1</w:t>
            </w:r>
            <w:r w:rsidR="00AB740A">
              <w:rPr>
                <w:webHidden/>
              </w:rPr>
              <w:fldChar w:fldCharType="end"/>
            </w:r>
          </w:hyperlink>
        </w:p>
        <w:p w14:paraId="440231DE" w14:textId="4A435498" w:rsidR="00AB740A" w:rsidRDefault="002E2334">
          <w:pPr>
            <w:pStyle w:val="21"/>
            <w:ind w:right="240" w:firstLine="480"/>
            <w:rPr>
              <w:rFonts w:asciiTheme="minorHAnsi" w:eastAsiaTheme="minorEastAsia" w:hAnsiTheme="minorHAnsi"/>
              <w:noProof/>
              <w14:ligatures w14:val="standardContextual"/>
            </w:rPr>
          </w:pPr>
          <w:hyperlink w:anchor="_Toc143211439" w:history="1">
            <w:r w:rsidR="00AB740A" w:rsidRPr="00845AEE">
              <w:rPr>
                <w:rStyle w:val="a5"/>
                <w:noProof/>
              </w:rPr>
              <w:t>1.1</w:t>
            </w:r>
            <w:r w:rsidR="00AB740A">
              <w:rPr>
                <w:rFonts w:asciiTheme="minorHAnsi" w:eastAsiaTheme="minorEastAsia" w:hAnsiTheme="minorHAnsi"/>
                <w:noProof/>
                <w14:ligatures w14:val="standardContextual"/>
              </w:rPr>
              <w:tab/>
            </w:r>
            <w:r w:rsidR="00AB740A" w:rsidRPr="00845AEE">
              <w:rPr>
                <w:rStyle w:val="a5"/>
                <w:rFonts w:hint="eastAsia"/>
                <w:noProof/>
              </w:rPr>
              <w:t>研究背景與動機</w:t>
            </w:r>
            <w:r w:rsidR="00AB740A">
              <w:rPr>
                <w:noProof/>
                <w:webHidden/>
              </w:rPr>
              <w:tab/>
            </w:r>
            <w:r w:rsidR="00AB740A">
              <w:rPr>
                <w:noProof/>
                <w:webHidden/>
              </w:rPr>
              <w:fldChar w:fldCharType="begin"/>
            </w:r>
            <w:r w:rsidR="00AB740A">
              <w:rPr>
                <w:noProof/>
                <w:webHidden/>
              </w:rPr>
              <w:instrText xml:space="preserve"> PAGEREF _Toc143211439 \h </w:instrText>
            </w:r>
            <w:r w:rsidR="00AB740A">
              <w:rPr>
                <w:noProof/>
                <w:webHidden/>
              </w:rPr>
            </w:r>
            <w:r w:rsidR="00AB740A">
              <w:rPr>
                <w:noProof/>
                <w:webHidden/>
              </w:rPr>
              <w:fldChar w:fldCharType="separate"/>
            </w:r>
            <w:r w:rsidR="00124268">
              <w:rPr>
                <w:noProof/>
                <w:webHidden/>
              </w:rPr>
              <w:t>1</w:t>
            </w:r>
            <w:r w:rsidR="00AB740A">
              <w:rPr>
                <w:noProof/>
                <w:webHidden/>
              </w:rPr>
              <w:fldChar w:fldCharType="end"/>
            </w:r>
          </w:hyperlink>
        </w:p>
        <w:p w14:paraId="233FDC94" w14:textId="7328E6B4" w:rsidR="00AB740A" w:rsidRDefault="002E2334">
          <w:pPr>
            <w:pStyle w:val="21"/>
            <w:ind w:right="240" w:firstLine="480"/>
            <w:rPr>
              <w:rFonts w:asciiTheme="minorHAnsi" w:eastAsiaTheme="minorEastAsia" w:hAnsiTheme="minorHAnsi"/>
              <w:noProof/>
              <w14:ligatures w14:val="standardContextual"/>
            </w:rPr>
          </w:pPr>
          <w:hyperlink w:anchor="_Toc143211440" w:history="1">
            <w:r w:rsidR="00AB740A" w:rsidRPr="00845AEE">
              <w:rPr>
                <w:rStyle w:val="a5"/>
                <w:noProof/>
              </w:rPr>
              <w:t>1.2</w:t>
            </w:r>
            <w:r w:rsidR="00AB740A">
              <w:rPr>
                <w:rFonts w:asciiTheme="minorHAnsi" w:eastAsiaTheme="minorEastAsia" w:hAnsiTheme="minorHAnsi"/>
                <w:noProof/>
                <w14:ligatures w14:val="standardContextual"/>
              </w:rPr>
              <w:tab/>
            </w:r>
            <w:r w:rsidR="00AB740A" w:rsidRPr="00845AEE">
              <w:rPr>
                <w:rStyle w:val="a5"/>
                <w:rFonts w:hint="eastAsia"/>
                <w:noProof/>
              </w:rPr>
              <w:t>研究目的</w:t>
            </w:r>
            <w:r w:rsidR="00AB740A">
              <w:rPr>
                <w:noProof/>
                <w:webHidden/>
              </w:rPr>
              <w:tab/>
            </w:r>
            <w:r w:rsidR="00AB740A">
              <w:rPr>
                <w:noProof/>
                <w:webHidden/>
              </w:rPr>
              <w:fldChar w:fldCharType="begin"/>
            </w:r>
            <w:r w:rsidR="00AB740A">
              <w:rPr>
                <w:noProof/>
                <w:webHidden/>
              </w:rPr>
              <w:instrText xml:space="preserve"> PAGEREF _Toc143211440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63FDE5D1" w14:textId="1A0617F5" w:rsidR="00AB740A" w:rsidRDefault="002E2334">
          <w:pPr>
            <w:pStyle w:val="21"/>
            <w:ind w:right="240" w:firstLine="480"/>
            <w:rPr>
              <w:rFonts w:asciiTheme="minorHAnsi" w:eastAsiaTheme="minorEastAsia" w:hAnsiTheme="minorHAnsi"/>
              <w:noProof/>
              <w14:ligatures w14:val="standardContextual"/>
            </w:rPr>
          </w:pPr>
          <w:hyperlink w:anchor="_Toc143211441" w:history="1">
            <w:r w:rsidR="00AB740A" w:rsidRPr="00845AEE">
              <w:rPr>
                <w:rStyle w:val="a5"/>
                <w:noProof/>
              </w:rPr>
              <w:t>1.3</w:t>
            </w:r>
            <w:r w:rsidR="00AB740A">
              <w:rPr>
                <w:rFonts w:asciiTheme="minorHAnsi" w:eastAsiaTheme="minorEastAsia" w:hAnsiTheme="minorHAnsi"/>
                <w:noProof/>
                <w14:ligatures w14:val="standardContextual"/>
              </w:rPr>
              <w:tab/>
            </w:r>
            <w:r w:rsidR="00AB740A" w:rsidRPr="00845AEE">
              <w:rPr>
                <w:rStyle w:val="a5"/>
                <w:rFonts w:hint="eastAsia"/>
                <w:noProof/>
              </w:rPr>
              <w:t>研究限制</w:t>
            </w:r>
            <w:r w:rsidR="00AB740A">
              <w:rPr>
                <w:noProof/>
                <w:webHidden/>
              </w:rPr>
              <w:tab/>
            </w:r>
            <w:r w:rsidR="00AB740A">
              <w:rPr>
                <w:noProof/>
                <w:webHidden/>
              </w:rPr>
              <w:fldChar w:fldCharType="begin"/>
            </w:r>
            <w:r w:rsidR="00AB740A">
              <w:rPr>
                <w:noProof/>
                <w:webHidden/>
              </w:rPr>
              <w:instrText xml:space="preserve"> PAGEREF _Toc143211441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1E666AC7" w14:textId="6A9A30F3" w:rsidR="00AB740A" w:rsidRDefault="002E2334">
          <w:pPr>
            <w:pStyle w:val="21"/>
            <w:ind w:right="240" w:firstLine="480"/>
            <w:rPr>
              <w:rFonts w:asciiTheme="minorHAnsi" w:eastAsiaTheme="minorEastAsia" w:hAnsiTheme="minorHAnsi"/>
              <w:noProof/>
              <w14:ligatures w14:val="standardContextual"/>
            </w:rPr>
          </w:pPr>
          <w:hyperlink w:anchor="_Toc143211442" w:history="1">
            <w:r w:rsidR="00AB740A" w:rsidRPr="00845AEE">
              <w:rPr>
                <w:rStyle w:val="a5"/>
                <w:noProof/>
              </w:rPr>
              <w:t>1.4</w:t>
            </w:r>
            <w:r w:rsidR="00AB740A">
              <w:rPr>
                <w:rFonts w:asciiTheme="minorHAnsi" w:eastAsiaTheme="minorEastAsia" w:hAnsiTheme="minorHAnsi"/>
                <w:noProof/>
                <w14:ligatures w14:val="standardContextual"/>
              </w:rPr>
              <w:tab/>
            </w:r>
            <w:r w:rsidR="00AB740A" w:rsidRPr="00845AEE">
              <w:rPr>
                <w:rStyle w:val="a5"/>
                <w:rFonts w:hint="eastAsia"/>
                <w:noProof/>
              </w:rPr>
              <w:t>研究架構</w:t>
            </w:r>
            <w:r w:rsidR="00AB740A">
              <w:rPr>
                <w:noProof/>
                <w:webHidden/>
              </w:rPr>
              <w:tab/>
            </w:r>
            <w:r w:rsidR="00AB740A">
              <w:rPr>
                <w:noProof/>
                <w:webHidden/>
              </w:rPr>
              <w:fldChar w:fldCharType="begin"/>
            </w:r>
            <w:r w:rsidR="00AB740A">
              <w:rPr>
                <w:noProof/>
                <w:webHidden/>
              </w:rPr>
              <w:instrText xml:space="preserve"> PAGEREF _Toc143211442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5A1B24B1" w14:textId="265A9FE1" w:rsidR="00AB740A" w:rsidRDefault="002E2334">
          <w:pPr>
            <w:pStyle w:val="21"/>
            <w:ind w:right="240" w:firstLine="480"/>
            <w:rPr>
              <w:rFonts w:asciiTheme="minorHAnsi" w:eastAsiaTheme="minorEastAsia" w:hAnsiTheme="minorHAnsi"/>
              <w:noProof/>
              <w14:ligatures w14:val="standardContextual"/>
            </w:rPr>
          </w:pPr>
          <w:hyperlink w:anchor="_Toc143211443" w:history="1">
            <w:r w:rsidR="00AB740A" w:rsidRPr="00845AEE">
              <w:rPr>
                <w:rStyle w:val="a5"/>
                <w:noProof/>
              </w:rPr>
              <w:t>1.5</w:t>
            </w:r>
            <w:r w:rsidR="00AB740A">
              <w:rPr>
                <w:rFonts w:asciiTheme="minorHAnsi" w:eastAsiaTheme="minorEastAsia" w:hAnsiTheme="minorHAnsi"/>
                <w:noProof/>
                <w14:ligatures w14:val="standardContextual"/>
              </w:rPr>
              <w:tab/>
            </w:r>
            <w:r w:rsidR="00AB740A" w:rsidRPr="00845AEE">
              <w:rPr>
                <w:rStyle w:val="a5"/>
                <w:rFonts w:hint="eastAsia"/>
                <w:noProof/>
              </w:rPr>
              <w:t>研究流程</w:t>
            </w:r>
            <w:r w:rsidR="00AB740A">
              <w:rPr>
                <w:noProof/>
                <w:webHidden/>
              </w:rPr>
              <w:tab/>
            </w:r>
            <w:r w:rsidR="00AB740A">
              <w:rPr>
                <w:noProof/>
                <w:webHidden/>
              </w:rPr>
              <w:fldChar w:fldCharType="begin"/>
            </w:r>
            <w:r w:rsidR="00AB740A">
              <w:rPr>
                <w:noProof/>
                <w:webHidden/>
              </w:rPr>
              <w:instrText xml:space="preserve"> PAGEREF _Toc143211443 \h </w:instrText>
            </w:r>
            <w:r w:rsidR="00AB740A">
              <w:rPr>
                <w:noProof/>
                <w:webHidden/>
              </w:rPr>
            </w:r>
            <w:r w:rsidR="00AB740A">
              <w:rPr>
                <w:noProof/>
                <w:webHidden/>
              </w:rPr>
              <w:fldChar w:fldCharType="separate"/>
            </w:r>
            <w:r w:rsidR="00124268">
              <w:rPr>
                <w:noProof/>
                <w:webHidden/>
              </w:rPr>
              <w:t>5</w:t>
            </w:r>
            <w:r w:rsidR="00AB740A">
              <w:rPr>
                <w:noProof/>
                <w:webHidden/>
              </w:rPr>
              <w:fldChar w:fldCharType="end"/>
            </w:r>
          </w:hyperlink>
        </w:p>
        <w:p w14:paraId="68FCBC90" w14:textId="42DADB92" w:rsidR="00C05791" w:rsidRPr="00C05791" w:rsidRDefault="002E2334" w:rsidP="00C05791">
          <w:pPr>
            <w:pStyle w:val="11"/>
          </w:pPr>
          <w:hyperlink w:anchor="_Toc143211444" w:history="1">
            <w:r w:rsidR="00AB740A" w:rsidRPr="00845AEE">
              <w:rPr>
                <w:rStyle w:val="a5"/>
                <w:rFonts w:hint="eastAsia"/>
              </w:rPr>
              <w:t>第二章　文獻回顧</w:t>
            </w:r>
            <w:r w:rsidR="00AB740A">
              <w:rPr>
                <w:webHidden/>
              </w:rPr>
              <w:tab/>
            </w:r>
            <w:r w:rsidR="00AB740A">
              <w:rPr>
                <w:webHidden/>
              </w:rPr>
              <w:fldChar w:fldCharType="begin"/>
            </w:r>
            <w:r w:rsidR="00AB740A">
              <w:rPr>
                <w:webHidden/>
              </w:rPr>
              <w:instrText xml:space="preserve"> PAGEREF _Toc143211444 \h </w:instrText>
            </w:r>
            <w:r w:rsidR="00AB740A">
              <w:rPr>
                <w:webHidden/>
              </w:rPr>
            </w:r>
            <w:r w:rsidR="00AB740A">
              <w:rPr>
                <w:webHidden/>
              </w:rPr>
              <w:fldChar w:fldCharType="separate"/>
            </w:r>
            <w:r w:rsidR="00124268">
              <w:rPr>
                <w:webHidden/>
              </w:rPr>
              <w:t>6</w:t>
            </w:r>
            <w:r w:rsidR="00AB740A">
              <w:rPr>
                <w:webHidden/>
              </w:rPr>
              <w:fldChar w:fldCharType="end"/>
            </w:r>
          </w:hyperlink>
        </w:p>
        <w:p w14:paraId="625BED30" w14:textId="56B3B616" w:rsidR="00AB740A" w:rsidRDefault="002E2334" w:rsidP="00464CB8">
          <w:pPr>
            <w:pStyle w:val="11"/>
            <w:rPr>
              <w:rFonts w:asciiTheme="minorHAnsi" w:eastAsiaTheme="minorEastAsia" w:hAnsiTheme="minorHAnsi"/>
              <w14:ligatures w14:val="standardContextual"/>
            </w:rPr>
          </w:pPr>
          <w:hyperlink w:anchor="_Toc143211452" w:history="1">
            <w:r w:rsidR="00AB740A" w:rsidRPr="00845AEE">
              <w:rPr>
                <w:rStyle w:val="a5"/>
                <w:rFonts w:hint="eastAsia"/>
              </w:rPr>
              <w:t xml:space="preserve">第三章　</w:t>
            </w:r>
            <w:r w:rsidR="0074474B">
              <w:rPr>
                <w:rStyle w:val="a5"/>
                <w:rFonts w:hint="eastAsia"/>
              </w:rPr>
              <w:t>資料整理與前處理</w:t>
            </w:r>
            <w:r w:rsidR="00AB740A">
              <w:rPr>
                <w:webHidden/>
              </w:rPr>
              <w:tab/>
            </w:r>
            <w:r w:rsidR="00AB740A">
              <w:rPr>
                <w:webHidden/>
              </w:rPr>
              <w:fldChar w:fldCharType="begin"/>
            </w:r>
            <w:r w:rsidR="00AB740A">
              <w:rPr>
                <w:webHidden/>
              </w:rPr>
              <w:instrText xml:space="preserve"> PAGEREF _Toc143211452 \h </w:instrText>
            </w:r>
            <w:r w:rsidR="00AB740A">
              <w:rPr>
                <w:webHidden/>
              </w:rPr>
            </w:r>
            <w:r w:rsidR="00AB740A">
              <w:rPr>
                <w:webHidden/>
              </w:rPr>
              <w:fldChar w:fldCharType="separate"/>
            </w:r>
            <w:r w:rsidR="00124268">
              <w:rPr>
                <w:webHidden/>
              </w:rPr>
              <w:t>19</w:t>
            </w:r>
            <w:r w:rsidR="00AB740A">
              <w:rPr>
                <w:webHidden/>
              </w:rPr>
              <w:fldChar w:fldCharType="end"/>
            </w:r>
          </w:hyperlink>
        </w:p>
        <w:p w14:paraId="098750FA" w14:textId="6E114EA7" w:rsidR="00AB740A" w:rsidRDefault="002E2334" w:rsidP="00464CB8">
          <w:pPr>
            <w:pStyle w:val="11"/>
            <w:rPr>
              <w:rFonts w:asciiTheme="minorHAnsi" w:eastAsiaTheme="minorEastAsia" w:hAnsiTheme="minorHAnsi"/>
              <w14:ligatures w14:val="standardContextual"/>
            </w:rPr>
          </w:pPr>
          <w:hyperlink w:anchor="_Toc143211464" w:history="1">
            <w:r w:rsidR="00AB740A" w:rsidRPr="00845AEE">
              <w:rPr>
                <w:rStyle w:val="a5"/>
                <w:rFonts w:hint="eastAsia"/>
              </w:rPr>
              <w:t xml:space="preserve">第四章　</w:t>
            </w:r>
            <w:r w:rsidR="0074474B">
              <w:rPr>
                <w:rStyle w:val="a5"/>
                <w:rFonts w:hint="eastAsia"/>
              </w:rPr>
              <w:t>停車行為模式與異常分析</w:t>
            </w:r>
            <w:r w:rsidR="00AB740A">
              <w:rPr>
                <w:webHidden/>
              </w:rPr>
              <w:tab/>
            </w:r>
            <w:r w:rsidR="00AB740A">
              <w:rPr>
                <w:webHidden/>
              </w:rPr>
              <w:fldChar w:fldCharType="begin"/>
            </w:r>
            <w:r w:rsidR="00AB740A">
              <w:rPr>
                <w:webHidden/>
              </w:rPr>
              <w:instrText xml:space="preserve"> PAGEREF _Toc143211464 \h </w:instrText>
            </w:r>
            <w:r w:rsidR="00AB740A">
              <w:rPr>
                <w:webHidden/>
              </w:rPr>
            </w:r>
            <w:r w:rsidR="00AB740A">
              <w:rPr>
                <w:webHidden/>
              </w:rPr>
              <w:fldChar w:fldCharType="separate"/>
            </w:r>
            <w:r w:rsidR="00124268">
              <w:rPr>
                <w:webHidden/>
              </w:rPr>
              <w:t>70</w:t>
            </w:r>
            <w:r w:rsidR="00AB740A">
              <w:rPr>
                <w:webHidden/>
              </w:rPr>
              <w:fldChar w:fldCharType="end"/>
            </w:r>
          </w:hyperlink>
        </w:p>
        <w:p w14:paraId="5BF4E60B" w14:textId="22ECB04B" w:rsidR="00AB740A" w:rsidRDefault="002E2334" w:rsidP="00464CB8">
          <w:pPr>
            <w:pStyle w:val="11"/>
            <w:rPr>
              <w:rFonts w:asciiTheme="minorHAnsi" w:eastAsiaTheme="minorEastAsia" w:hAnsiTheme="minorHAnsi"/>
              <w14:ligatures w14:val="standardContextual"/>
            </w:rPr>
          </w:pPr>
          <w:hyperlink w:anchor="_Toc143211473" w:history="1">
            <w:r w:rsidR="00AB740A" w:rsidRPr="00845AEE">
              <w:rPr>
                <w:rStyle w:val="a5"/>
                <w:rFonts w:hint="eastAsia"/>
              </w:rPr>
              <w:t xml:space="preserve">第五章　</w:t>
            </w:r>
            <w:r w:rsidR="0074474B">
              <w:rPr>
                <w:rStyle w:val="a5"/>
                <w:rFonts w:hint="eastAsia"/>
              </w:rPr>
              <w:t>結論與未來展望</w:t>
            </w:r>
            <w:r w:rsidR="00AB740A">
              <w:rPr>
                <w:webHidden/>
              </w:rPr>
              <w:tab/>
            </w:r>
            <w:r w:rsidR="00AB740A">
              <w:rPr>
                <w:webHidden/>
              </w:rPr>
              <w:fldChar w:fldCharType="begin"/>
            </w:r>
            <w:r w:rsidR="00AB740A">
              <w:rPr>
                <w:webHidden/>
              </w:rPr>
              <w:instrText xml:space="preserve"> PAGEREF _Toc143211473 \h </w:instrText>
            </w:r>
            <w:r w:rsidR="00AB740A">
              <w:rPr>
                <w:webHidden/>
              </w:rPr>
            </w:r>
            <w:r w:rsidR="00AB740A">
              <w:rPr>
                <w:webHidden/>
              </w:rPr>
              <w:fldChar w:fldCharType="separate"/>
            </w:r>
            <w:r w:rsidR="00124268">
              <w:rPr>
                <w:webHidden/>
              </w:rPr>
              <w:t>91</w:t>
            </w:r>
            <w:r w:rsidR="00AB740A">
              <w:rPr>
                <w:webHidden/>
              </w:rPr>
              <w:fldChar w:fldCharType="end"/>
            </w:r>
          </w:hyperlink>
        </w:p>
        <w:p w14:paraId="5D2A0FEF" w14:textId="18F32D81" w:rsidR="00AB740A" w:rsidRDefault="002E2334">
          <w:pPr>
            <w:pStyle w:val="21"/>
            <w:ind w:right="240" w:firstLine="480"/>
            <w:rPr>
              <w:rFonts w:asciiTheme="minorHAnsi" w:eastAsiaTheme="minorEastAsia" w:hAnsiTheme="minorHAnsi"/>
              <w:noProof/>
              <w14:ligatures w14:val="standardContextual"/>
            </w:rPr>
          </w:pPr>
          <w:hyperlink w:anchor="_Toc143211474" w:history="1">
            <w:r w:rsidR="00AB740A" w:rsidRPr="00845AEE">
              <w:rPr>
                <w:rStyle w:val="a5"/>
                <w:noProof/>
              </w:rPr>
              <w:t>5.1</w:t>
            </w:r>
            <w:r w:rsidR="00AB740A">
              <w:rPr>
                <w:rFonts w:asciiTheme="minorHAnsi" w:eastAsiaTheme="minorEastAsia" w:hAnsiTheme="minorHAnsi"/>
                <w:noProof/>
                <w14:ligatures w14:val="standardContextual"/>
              </w:rPr>
              <w:tab/>
            </w:r>
            <w:r w:rsidR="00AB740A" w:rsidRPr="00845AEE">
              <w:rPr>
                <w:rStyle w:val="a5"/>
                <w:rFonts w:hint="eastAsia"/>
                <w:noProof/>
              </w:rPr>
              <w:t>結論</w:t>
            </w:r>
            <w:r w:rsidR="00AB740A">
              <w:rPr>
                <w:noProof/>
                <w:webHidden/>
              </w:rPr>
              <w:tab/>
            </w:r>
            <w:r w:rsidR="00AB740A">
              <w:rPr>
                <w:noProof/>
                <w:webHidden/>
              </w:rPr>
              <w:fldChar w:fldCharType="begin"/>
            </w:r>
            <w:r w:rsidR="00AB740A">
              <w:rPr>
                <w:noProof/>
                <w:webHidden/>
              </w:rPr>
              <w:instrText xml:space="preserve"> PAGEREF _Toc143211474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31B218CB" w14:textId="69BDB0A5" w:rsidR="00AB740A" w:rsidRDefault="002E2334">
          <w:pPr>
            <w:pStyle w:val="21"/>
            <w:ind w:right="240" w:firstLine="480"/>
            <w:rPr>
              <w:rFonts w:asciiTheme="minorHAnsi" w:eastAsiaTheme="minorEastAsia" w:hAnsiTheme="minorHAnsi"/>
              <w:noProof/>
              <w14:ligatures w14:val="standardContextual"/>
            </w:rPr>
          </w:pPr>
          <w:hyperlink w:anchor="_Toc143211475" w:history="1">
            <w:r w:rsidR="00AB740A" w:rsidRPr="00845AEE">
              <w:rPr>
                <w:rStyle w:val="a5"/>
                <w:noProof/>
              </w:rPr>
              <w:t>5.2</w:t>
            </w:r>
            <w:r w:rsidR="00AB740A">
              <w:rPr>
                <w:rFonts w:asciiTheme="minorHAnsi" w:eastAsiaTheme="minorEastAsia" w:hAnsiTheme="minorHAnsi"/>
                <w:noProof/>
                <w14:ligatures w14:val="standardContextual"/>
              </w:rPr>
              <w:tab/>
            </w:r>
            <w:r w:rsidR="00AB740A" w:rsidRPr="00845AEE">
              <w:rPr>
                <w:rStyle w:val="a5"/>
                <w:rFonts w:hint="eastAsia"/>
                <w:noProof/>
              </w:rPr>
              <w:t>未來展望</w:t>
            </w:r>
            <w:r w:rsidR="00AB740A">
              <w:rPr>
                <w:noProof/>
                <w:webHidden/>
              </w:rPr>
              <w:tab/>
            </w:r>
            <w:r w:rsidR="00AB740A">
              <w:rPr>
                <w:noProof/>
                <w:webHidden/>
              </w:rPr>
              <w:fldChar w:fldCharType="begin"/>
            </w:r>
            <w:r w:rsidR="00AB740A">
              <w:rPr>
                <w:noProof/>
                <w:webHidden/>
              </w:rPr>
              <w:instrText xml:space="preserve"> PAGEREF _Toc143211475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186DFCD7" w14:textId="703F9643" w:rsidR="00AB740A" w:rsidRDefault="002E2334" w:rsidP="00464CB8">
          <w:pPr>
            <w:pStyle w:val="11"/>
            <w:rPr>
              <w:rFonts w:asciiTheme="minorHAnsi" w:eastAsiaTheme="minorEastAsia" w:hAnsiTheme="minorHAnsi"/>
              <w14:ligatures w14:val="standardContextual"/>
            </w:rPr>
          </w:pPr>
          <w:hyperlink w:anchor="_Toc143211476" w:history="1">
            <w:r w:rsidR="00AB740A" w:rsidRPr="00845AEE">
              <w:rPr>
                <w:rStyle w:val="a5"/>
                <w:rFonts w:hint="eastAsia"/>
              </w:rPr>
              <w:t>附錄</w:t>
            </w:r>
            <w:r w:rsidR="00AB740A">
              <w:rPr>
                <w:webHidden/>
              </w:rPr>
              <w:tab/>
            </w:r>
            <w:r w:rsidR="00AB740A">
              <w:rPr>
                <w:webHidden/>
              </w:rPr>
              <w:fldChar w:fldCharType="begin"/>
            </w:r>
            <w:r w:rsidR="00AB740A">
              <w:rPr>
                <w:webHidden/>
              </w:rPr>
              <w:instrText xml:space="preserve"> PAGEREF _Toc143211476 \h </w:instrText>
            </w:r>
            <w:r w:rsidR="00AB740A">
              <w:rPr>
                <w:webHidden/>
              </w:rPr>
            </w:r>
            <w:r w:rsidR="00AB740A">
              <w:rPr>
                <w:webHidden/>
              </w:rPr>
              <w:fldChar w:fldCharType="separate"/>
            </w:r>
            <w:r w:rsidR="00124268">
              <w:rPr>
                <w:webHidden/>
              </w:rPr>
              <w:t>93</w:t>
            </w:r>
            <w:r w:rsidR="00AB740A">
              <w:rPr>
                <w:webHidden/>
              </w:rPr>
              <w:fldChar w:fldCharType="end"/>
            </w:r>
          </w:hyperlink>
        </w:p>
        <w:p w14:paraId="4E897675" w14:textId="5726622D" w:rsidR="00AB740A" w:rsidRDefault="002E2334" w:rsidP="00464CB8">
          <w:pPr>
            <w:pStyle w:val="11"/>
            <w:rPr>
              <w:rFonts w:asciiTheme="minorHAnsi" w:eastAsiaTheme="minorEastAsia" w:hAnsiTheme="minorHAnsi"/>
              <w14:ligatures w14:val="standardContextual"/>
            </w:rPr>
          </w:pPr>
          <w:hyperlink w:anchor="_Toc143211477" w:history="1">
            <w:r w:rsidR="00AB740A" w:rsidRPr="00845AEE">
              <w:rPr>
                <w:rStyle w:val="a5"/>
                <w:rFonts w:hint="eastAsia"/>
              </w:rPr>
              <w:t>中文參考文獻</w:t>
            </w:r>
            <w:r w:rsidR="00AB740A">
              <w:rPr>
                <w:webHidden/>
              </w:rPr>
              <w:tab/>
            </w:r>
            <w:r w:rsidR="00AB740A">
              <w:rPr>
                <w:webHidden/>
              </w:rPr>
              <w:fldChar w:fldCharType="begin"/>
            </w:r>
            <w:r w:rsidR="00AB740A">
              <w:rPr>
                <w:webHidden/>
              </w:rPr>
              <w:instrText xml:space="preserve"> PAGEREF _Toc143211477 \h </w:instrText>
            </w:r>
            <w:r w:rsidR="00AB740A">
              <w:rPr>
                <w:webHidden/>
              </w:rPr>
            </w:r>
            <w:r w:rsidR="00AB740A">
              <w:rPr>
                <w:webHidden/>
              </w:rPr>
              <w:fldChar w:fldCharType="separate"/>
            </w:r>
            <w:r w:rsidR="00124268">
              <w:rPr>
                <w:webHidden/>
              </w:rPr>
              <w:t>98</w:t>
            </w:r>
            <w:r w:rsidR="00AB740A">
              <w:rPr>
                <w:webHidden/>
              </w:rPr>
              <w:fldChar w:fldCharType="end"/>
            </w:r>
          </w:hyperlink>
        </w:p>
        <w:p w14:paraId="0A9242BF" w14:textId="3DB4B0CA" w:rsidR="00AB740A" w:rsidRDefault="002E2334" w:rsidP="00464CB8">
          <w:pPr>
            <w:pStyle w:val="11"/>
            <w:rPr>
              <w:rFonts w:asciiTheme="minorHAnsi" w:eastAsiaTheme="minorEastAsia" w:hAnsiTheme="minorHAnsi"/>
              <w14:ligatures w14:val="standardContextual"/>
            </w:rPr>
          </w:pPr>
          <w:hyperlink w:anchor="_Toc143211478" w:history="1">
            <w:r w:rsidR="00AB740A" w:rsidRPr="00845AEE">
              <w:rPr>
                <w:rStyle w:val="a5"/>
                <w:rFonts w:hint="eastAsia"/>
              </w:rPr>
              <w:t>英文參考文獻</w:t>
            </w:r>
            <w:r w:rsidR="00AB740A">
              <w:rPr>
                <w:webHidden/>
              </w:rPr>
              <w:tab/>
            </w:r>
            <w:r w:rsidR="00AB740A">
              <w:rPr>
                <w:webHidden/>
              </w:rPr>
              <w:fldChar w:fldCharType="begin"/>
            </w:r>
            <w:r w:rsidR="00AB740A">
              <w:rPr>
                <w:webHidden/>
              </w:rPr>
              <w:instrText xml:space="preserve"> PAGEREF _Toc143211478 \h </w:instrText>
            </w:r>
            <w:r w:rsidR="00AB740A">
              <w:rPr>
                <w:webHidden/>
              </w:rPr>
            </w:r>
            <w:r w:rsidR="00AB740A">
              <w:rPr>
                <w:webHidden/>
              </w:rPr>
              <w:fldChar w:fldCharType="separate"/>
            </w:r>
            <w:r w:rsidR="00124268">
              <w:rPr>
                <w:webHidden/>
              </w:rPr>
              <w:t>99</w:t>
            </w:r>
            <w:r w:rsidR="00AB740A">
              <w:rPr>
                <w:webHidden/>
              </w:rPr>
              <w:fldChar w:fldCharType="end"/>
            </w:r>
          </w:hyperlink>
        </w:p>
        <w:p w14:paraId="3EFA23AA" w14:textId="28173D81"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5" w:name="_Toc143211436"/>
          <w:r w:rsidRPr="00070E4D">
            <w:rPr>
              <w:rFonts w:hint="eastAsia"/>
              <w:b/>
              <w:sz w:val="32"/>
              <w:szCs w:val="32"/>
            </w:rPr>
            <w:t>表目錄</w:t>
          </w:r>
          <w:bookmarkEnd w:id="5"/>
        </w:p>
        <w:p w14:paraId="6CA550C8" w14:textId="038BE4C5" w:rsidR="00154754" w:rsidRPr="001D337F" w:rsidRDefault="002E2334"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p w14:paraId="4EEB815C" w14:textId="4C211690" w:rsidR="00B316C2" w:rsidRPr="00070E4D" w:rsidRDefault="0022668C" w:rsidP="00A55186">
      <w:pPr>
        <w:widowControl/>
        <w:spacing w:line="240" w:lineRule="auto"/>
        <w:ind w:left="240" w:right="240" w:firstLine="641"/>
        <w:jc w:val="center"/>
        <w:outlineLvl w:val="0"/>
        <w:rPr>
          <w:sz w:val="32"/>
          <w:szCs w:val="32"/>
        </w:rPr>
      </w:pPr>
      <w:bookmarkStart w:id="6" w:name="_Toc143211437"/>
      <w:r w:rsidRPr="00070E4D">
        <w:rPr>
          <w:rFonts w:hint="eastAsia"/>
          <w:b/>
          <w:sz w:val="32"/>
          <w:szCs w:val="32"/>
        </w:rPr>
        <w:lastRenderedPageBreak/>
        <w:t>圖目錄</w:t>
      </w:r>
      <w:bookmarkEnd w:id="6"/>
    </w:p>
    <w:p w14:paraId="6CABB4AA" w14:textId="34FD33FF" w:rsidR="004622CE" w:rsidRDefault="003978BF">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198726828" w:history="1">
        <w:r w:rsidR="004622CE" w:rsidRPr="00697DD6">
          <w:rPr>
            <w:rStyle w:val="a5"/>
            <w:rFonts w:hint="eastAsia"/>
            <w:noProof/>
          </w:rPr>
          <w:t>圖</w:t>
        </w:r>
        <w:r w:rsidR="004622CE" w:rsidRPr="00697DD6">
          <w:rPr>
            <w:rStyle w:val="a5"/>
            <w:noProof/>
          </w:rPr>
          <w:t xml:space="preserve"> 1</w:t>
        </w:r>
        <w:r w:rsidR="004622CE" w:rsidRPr="00697DD6">
          <w:rPr>
            <w:rStyle w:val="a5"/>
            <w:noProof/>
          </w:rPr>
          <w:noBreakHyphen/>
          <w:t>1</w:t>
        </w:r>
        <w:r w:rsidR="004622CE" w:rsidRPr="00697DD6">
          <w:rPr>
            <w:rStyle w:val="a5"/>
            <w:rFonts w:hint="eastAsia"/>
            <w:noProof/>
          </w:rPr>
          <w:t>影像辨識流程圖</w:t>
        </w:r>
        <w:r w:rsidR="004622CE">
          <w:rPr>
            <w:noProof/>
            <w:webHidden/>
          </w:rPr>
          <w:tab/>
        </w:r>
        <w:r w:rsidR="004622CE">
          <w:rPr>
            <w:noProof/>
            <w:webHidden/>
          </w:rPr>
          <w:fldChar w:fldCharType="begin"/>
        </w:r>
        <w:r w:rsidR="004622CE">
          <w:rPr>
            <w:noProof/>
            <w:webHidden/>
          </w:rPr>
          <w:instrText xml:space="preserve"> PAGEREF _Toc198726828 \h </w:instrText>
        </w:r>
        <w:r w:rsidR="004622CE">
          <w:rPr>
            <w:noProof/>
            <w:webHidden/>
          </w:rPr>
        </w:r>
        <w:r w:rsidR="004622CE">
          <w:rPr>
            <w:noProof/>
            <w:webHidden/>
          </w:rPr>
          <w:fldChar w:fldCharType="separate"/>
        </w:r>
        <w:r w:rsidR="004622CE">
          <w:rPr>
            <w:noProof/>
            <w:webHidden/>
          </w:rPr>
          <w:t>1</w:t>
        </w:r>
        <w:r w:rsidR="004622CE">
          <w:rPr>
            <w:noProof/>
            <w:webHidden/>
          </w:rPr>
          <w:fldChar w:fldCharType="end"/>
        </w:r>
      </w:hyperlink>
    </w:p>
    <w:p w14:paraId="123EDAAB" w14:textId="60F03CC3" w:rsidR="004622CE" w:rsidRDefault="002E2334">
      <w:pPr>
        <w:pStyle w:val="af6"/>
        <w:tabs>
          <w:tab w:val="right" w:leader="dot" w:pos="9061"/>
        </w:tabs>
        <w:ind w:left="1440" w:right="240" w:hanging="480"/>
        <w:rPr>
          <w:rFonts w:asciiTheme="minorHAnsi" w:eastAsiaTheme="minorEastAsia" w:hAnsiTheme="minorHAnsi"/>
          <w:noProof/>
        </w:rPr>
      </w:pPr>
      <w:hyperlink w:anchor="_Toc198726829" w:history="1">
        <w:r w:rsidR="004622CE" w:rsidRPr="00697DD6">
          <w:rPr>
            <w:rStyle w:val="a5"/>
            <w:rFonts w:hint="eastAsia"/>
            <w:noProof/>
          </w:rPr>
          <w:t>圖</w:t>
        </w:r>
        <w:r w:rsidR="004622CE" w:rsidRPr="00697DD6">
          <w:rPr>
            <w:rStyle w:val="a5"/>
            <w:noProof/>
          </w:rPr>
          <w:t xml:space="preserve"> 1</w:t>
        </w:r>
        <w:r w:rsidR="004622CE" w:rsidRPr="00697DD6">
          <w:rPr>
            <w:rStyle w:val="a5"/>
            <w:noProof/>
          </w:rPr>
          <w:noBreakHyphen/>
          <w:t xml:space="preserve">2 </w:t>
        </w:r>
        <w:r w:rsidR="004622CE" w:rsidRPr="00697DD6">
          <w:rPr>
            <w:rStyle w:val="a5"/>
            <w:rFonts w:hint="eastAsia"/>
            <w:noProof/>
          </w:rPr>
          <w:t>研究流程圖</w:t>
        </w:r>
        <w:r w:rsidR="004622CE">
          <w:rPr>
            <w:noProof/>
            <w:webHidden/>
          </w:rPr>
          <w:tab/>
        </w:r>
        <w:r w:rsidR="004622CE">
          <w:rPr>
            <w:noProof/>
            <w:webHidden/>
          </w:rPr>
          <w:fldChar w:fldCharType="begin"/>
        </w:r>
        <w:r w:rsidR="004622CE">
          <w:rPr>
            <w:noProof/>
            <w:webHidden/>
          </w:rPr>
          <w:instrText xml:space="preserve"> PAGEREF _Toc198726829 \h </w:instrText>
        </w:r>
        <w:r w:rsidR="004622CE">
          <w:rPr>
            <w:noProof/>
            <w:webHidden/>
          </w:rPr>
        </w:r>
        <w:r w:rsidR="004622CE">
          <w:rPr>
            <w:noProof/>
            <w:webHidden/>
          </w:rPr>
          <w:fldChar w:fldCharType="separate"/>
        </w:r>
        <w:r w:rsidR="004622CE">
          <w:rPr>
            <w:noProof/>
            <w:webHidden/>
          </w:rPr>
          <w:t>4</w:t>
        </w:r>
        <w:r w:rsidR="004622CE">
          <w:rPr>
            <w:noProof/>
            <w:webHidden/>
          </w:rPr>
          <w:fldChar w:fldCharType="end"/>
        </w:r>
      </w:hyperlink>
    </w:p>
    <w:p w14:paraId="2CAAAAA7" w14:textId="10577DCF" w:rsidR="00EC20FF" w:rsidRPr="001D337F" w:rsidRDefault="003978BF" w:rsidP="0087771D">
      <w:pPr>
        <w:widowControl/>
        <w:spacing w:line="240" w:lineRule="auto"/>
        <w:ind w:leftChars="178" w:left="1440" w:right="240" w:hangingChars="422" w:hanging="1013"/>
        <w:jc w:val="left"/>
        <w:sectPr w:rsidR="00EC20FF" w:rsidRPr="001D337F"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7" w:name="_Toc143211438"/>
      <w:r w:rsidRPr="000D7672">
        <w:rPr>
          <w:rFonts w:hint="eastAsia"/>
          <w:szCs w:val="32"/>
        </w:rPr>
        <w:lastRenderedPageBreak/>
        <w:t>第一章　緒論</w:t>
      </w:r>
      <w:bookmarkEnd w:id="7"/>
    </w:p>
    <w:p w14:paraId="7D7E31C0" w14:textId="230DE9F0" w:rsidR="00A413DD" w:rsidRPr="000D7672" w:rsidRDefault="001F4103" w:rsidP="001232FD">
      <w:pPr>
        <w:pStyle w:val="2"/>
        <w:ind w:right="240"/>
        <w:rPr>
          <w:szCs w:val="28"/>
        </w:rPr>
      </w:pPr>
      <w:bookmarkStart w:id="8" w:name="_Toc143211439"/>
      <w:r w:rsidRPr="000D7672">
        <w:rPr>
          <w:rFonts w:hint="eastAsia"/>
          <w:szCs w:val="28"/>
        </w:rPr>
        <w:t>研究背景</w:t>
      </w:r>
      <w:r w:rsidR="00AA4118" w:rsidRPr="000D7672">
        <w:rPr>
          <w:rFonts w:hint="eastAsia"/>
          <w:szCs w:val="28"/>
        </w:rPr>
        <w:t>與動機</w:t>
      </w:r>
      <w:bookmarkEnd w:id="8"/>
    </w:p>
    <w:p w14:paraId="1B9DE8E4" w14:textId="77777777" w:rsidR="0074474B" w:rsidRDefault="0074474B" w:rsidP="0074474B">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74474B">
      <w:pPr>
        <w:pStyle w:val="text"/>
        <w:spacing w:before="360" w:after="180"/>
        <w:ind w:left="240" w:right="240" w:firstLine="480"/>
      </w:pPr>
      <w:r>
        <w:rPr>
          <w:rFonts w:hint="eastAsia"/>
        </w:rPr>
        <w:t>校園停車管理與停車需求與供給直接相關。例如，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6A3CE367" w14:textId="3A895E42" w:rsidR="00D13BDE" w:rsidRDefault="0074474B" w:rsidP="0074474B">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FE87B29" w14:textId="660DCD49" w:rsidR="009A54BD" w:rsidRDefault="009A54BD" w:rsidP="009A54BD">
      <w:pPr>
        <w:keepNext/>
        <w:ind w:leftChars="0" w:left="0" w:right="240" w:firstLineChars="236" w:firstLine="566"/>
        <w:jc w:val="center"/>
      </w:pPr>
    </w:p>
    <w:p w14:paraId="363E6A0C" w14:textId="55C1F115" w:rsidR="00222788" w:rsidRPr="001D337F" w:rsidRDefault="009A54BD" w:rsidP="009A54BD">
      <w:pPr>
        <w:pStyle w:val="af3"/>
        <w:ind w:left="240" w:right="240" w:firstLine="480"/>
      </w:pPr>
      <w:bookmarkStart w:id="9" w:name="_Toc19872682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1</w:t>
      </w:r>
      <w:r w:rsidR="005A72A6">
        <w:fldChar w:fldCharType="end"/>
      </w:r>
      <w:bookmarkEnd w:id="9"/>
      <w:r w:rsidR="001866E8">
        <w:rPr>
          <w:rFonts w:hint="eastAsia"/>
        </w:rPr>
        <w:t xml:space="preserve"> </w:t>
      </w:r>
      <w:r w:rsidR="001866E8">
        <w:rPr>
          <w:rFonts w:hint="eastAsia"/>
        </w:rPr>
        <w:t>陽明交通大學光復校區空照圖</w:t>
      </w:r>
    </w:p>
    <w:p w14:paraId="50C89573" w14:textId="54B7DADB" w:rsidR="0092305A" w:rsidRPr="001D337F" w:rsidRDefault="0092305A" w:rsidP="00881756">
      <w:pPr>
        <w:pStyle w:val="text"/>
        <w:spacing w:before="360" w:after="180"/>
        <w:ind w:left="240" w:right="240" w:firstLine="480"/>
      </w:pPr>
    </w:p>
    <w:p w14:paraId="12A15E3B" w14:textId="6DC9D2CC" w:rsidR="00681477" w:rsidRPr="000D7672" w:rsidRDefault="00681477" w:rsidP="001232FD">
      <w:pPr>
        <w:pStyle w:val="2"/>
        <w:ind w:right="240"/>
        <w:rPr>
          <w:szCs w:val="28"/>
        </w:rPr>
      </w:pPr>
      <w:bookmarkStart w:id="10" w:name="_Toc143211440"/>
      <w:r w:rsidRPr="000D7672">
        <w:rPr>
          <w:rFonts w:hint="eastAsia"/>
          <w:szCs w:val="28"/>
        </w:rPr>
        <w:lastRenderedPageBreak/>
        <w:t>研究目的</w:t>
      </w:r>
      <w:bookmarkEnd w:id="10"/>
    </w:p>
    <w:p w14:paraId="3DB11DCE" w14:textId="3B00CBB1" w:rsidR="00694199" w:rsidRPr="001D337F" w:rsidRDefault="00591934" w:rsidP="00694199">
      <w:pPr>
        <w:pStyle w:val="text"/>
        <w:spacing w:before="360" w:after="180"/>
        <w:ind w:left="240" w:right="240" w:firstLine="480"/>
      </w:pPr>
      <w:r w:rsidRPr="001D337F">
        <w:rPr>
          <w:rFonts w:hint="eastAsia"/>
        </w:rPr>
        <w:t>根據上述之研究動機，本研究之研究目的有以下</w:t>
      </w:r>
      <w:r w:rsidR="005A7FA4">
        <w:rPr>
          <w:rFonts w:hint="eastAsia"/>
        </w:rPr>
        <w:t>兩</w:t>
      </w:r>
      <w:r w:rsidRPr="001D337F">
        <w:rPr>
          <w:rFonts w:hint="eastAsia"/>
        </w:rPr>
        <w:t>點：</w:t>
      </w:r>
    </w:p>
    <w:p w14:paraId="0B6E5ED5" w14:textId="4F99EF54" w:rsidR="00694199" w:rsidRPr="001D337F" w:rsidRDefault="00F81633" w:rsidP="00124268">
      <w:pPr>
        <w:pStyle w:val="text"/>
        <w:numPr>
          <w:ilvl w:val="0"/>
          <w:numId w:val="4"/>
        </w:numPr>
        <w:spacing w:before="360" w:after="180"/>
        <w:ind w:leftChars="0" w:left="567" w:right="240" w:firstLineChars="0" w:hanging="567"/>
      </w:pPr>
      <w:r>
        <w:rPr>
          <w:rFonts w:hint="eastAsia"/>
        </w:rPr>
        <w:t>對收集之資料做分析，說明現階段校園停車管理之需求為何</w:t>
      </w:r>
      <w:r w:rsidR="00694199" w:rsidRPr="001D337F">
        <w:rPr>
          <w:rFonts w:hint="eastAsia"/>
        </w:rPr>
        <w:t>。</w:t>
      </w:r>
    </w:p>
    <w:p w14:paraId="01DC021A" w14:textId="1E87026B" w:rsidR="00694199" w:rsidRPr="001D337F" w:rsidRDefault="00083C62" w:rsidP="00124268">
      <w:pPr>
        <w:pStyle w:val="text"/>
        <w:numPr>
          <w:ilvl w:val="0"/>
          <w:numId w:val="4"/>
        </w:numPr>
        <w:spacing w:before="360" w:after="180"/>
        <w:ind w:leftChars="0" w:left="567" w:right="240" w:firstLineChars="0" w:hanging="567"/>
      </w:pPr>
      <w:r>
        <w:rPr>
          <w:rFonts w:hint="eastAsia"/>
        </w:rPr>
        <w:t>根據分析結果，協助</w:t>
      </w:r>
      <w:proofErr w:type="gramStart"/>
      <w:r>
        <w:rPr>
          <w:rFonts w:hint="eastAsia"/>
        </w:rPr>
        <w:t>釐</w:t>
      </w:r>
      <w:proofErr w:type="gramEnd"/>
      <w:r>
        <w:rPr>
          <w:rFonts w:hint="eastAsia"/>
        </w:rPr>
        <w:t>清校園停車供不應求，對現階段之實行政策提出改善建議</w:t>
      </w:r>
      <w:r w:rsidR="00694199" w:rsidRPr="001D337F">
        <w:rPr>
          <w:rFonts w:hint="eastAsia"/>
        </w:rPr>
        <w:t>。</w:t>
      </w:r>
    </w:p>
    <w:p w14:paraId="40E48B65" w14:textId="1EBC4A9F" w:rsidR="00FA7692" w:rsidRPr="000D7672" w:rsidRDefault="0009423D" w:rsidP="001232FD">
      <w:pPr>
        <w:pStyle w:val="2"/>
        <w:ind w:right="240"/>
        <w:rPr>
          <w:szCs w:val="28"/>
        </w:rPr>
      </w:pPr>
      <w:bookmarkStart w:id="11" w:name="_Toc143211441"/>
      <w:r w:rsidRPr="000D7672">
        <w:rPr>
          <w:szCs w:val="28"/>
        </w:rPr>
        <w:t>研究限制</w:t>
      </w:r>
      <w:bookmarkEnd w:id="11"/>
    </w:p>
    <w:p w14:paraId="5559F71A" w14:textId="20857B39" w:rsidR="00C37119" w:rsidRPr="001D337F" w:rsidRDefault="00C37119" w:rsidP="008449BA">
      <w:pPr>
        <w:pStyle w:val="text"/>
        <w:spacing w:before="360" w:after="180"/>
        <w:ind w:left="240" w:right="240" w:firstLine="480"/>
      </w:pPr>
      <w:r w:rsidRPr="001D337F">
        <w:rPr>
          <w:rFonts w:hint="eastAsia"/>
        </w:rPr>
        <w:t>本研究之研究限制具有以下幾點限制：</w:t>
      </w:r>
    </w:p>
    <w:p w14:paraId="0C1E9D2D" w14:textId="6B4D43F2" w:rsidR="00F63CDD" w:rsidRPr="001D337F" w:rsidRDefault="00DF11ED" w:rsidP="00124268">
      <w:pPr>
        <w:pStyle w:val="a6"/>
        <w:numPr>
          <w:ilvl w:val="0"/>
          <w:numId w:val="6"/>
        </w:numPr>
        <w:spacing w:line="360" w:lineRule="auto"/>
        <w:ind w:right="240" w:firstLineChars="0"/>
      </w:pPr>
      <w:r>
        <w:rPr>
          <w:rFonts w:hint="eastAsia"/>
        </w:rPr>
        <w:t>因校園與周圍環境互動獨特和硬體特殊性，研究</w:t>
      </w:r>
      <w:proofErr w:type="gramStart"/>
      <w:r>
        <w:rPr>
          <w:rFonts w:hint="eastAsia"/>
        </w:rPr>
        <w:t>之節果無法</w:t>
      </w:r>
      <w:proofErr w:type="gramEnd"/>
      <w:r>
        <w:rPr>
          <w:rFonts w:hint="eastAsia"/>
        </w:rPr>
        <w:t>直接類推於其他地區</w:t>
      </w:r>
      <w:r w:rsidR="00F63CDD" w:rsidRPr="001D337F">
        <w:t>。</w:t>
      </w:r>
    </w:p>
    <w:p w14:paraId="16ED2198" w14:textId="7E5C12A8" w:rsidR="00096EDD" w:rsidRPr="001D337F" w:rsidRDefault="00D9449F" w:rsidP="004B09B7">
      <w:pPr>
        <w:pStyle w:val="a6"/>
        <w:numPr>
          <w:ilvl w:val="0"/>
          <w:numId w:val="6"/>
        </w:numPr>
        <w:spacing w:line="360" w:lineRule="auto"/>
        <w:ind w:right="240" w:firstLineChars="0"/>
      </w:pPr>
      <w:r>
        <w:rPr>
          <w:rFonts w:hint="eastAsia"/>
        </w:rPr>
        <w:t>校園政策的改變會使使用者實際狀況有所差異</w:t>
      </w:r>
      <w:r w:rsidR="00B77612">
        <w:rPr>
          <w:rFonts w:hint="eastAsia"/>
        </w:rPr>
        <w:t>。</w:t>
      </w:r>
    </w:p>
    <w:p w14:paraId="0186C9D9" w14:textId="1E3770AC" w:rsidR="00096EDD" w:rsidRDefault="00096EDD" w:rsidP="00124268">
      <w:pPr>
        <w:pStyle w:val="a6"/>
        <w:numPr>
          <w:ilvl w:val="0"/>
          <w:numId w:val="6"/>
        </w:numPr>
        <w:spacing w:line="360" w:lineRule="auto"/>
        <w:ind w:right="240" w:firstLineChars="0"/>
      </w:pPr>
      <w:r w:rsidRPr="001D337F">
        <w:rPr>
          <w:rFonts w:hint="eastAsia"/>
        </w:rPr>
        <w:t>本研究</w:t>
      </w:r>
      <w:r w:rsidR="00DF11ED">
        <w:rPr>
          <w:rFonts w:hint="eastAsia"/>
        </w:rPr>
        <w:t>無法確認使用者進場後實際停留位置</w:t>
      </w:r>
      <w:r w:rsidRPr="001D337F">
        <w:rPr>
          <w:rFonts w:hint="eastAsia"/>
        </w:rPr>
        <w:t>。</w:t>
      </w:r>
    </w:p>
    <w:p w14:paraId="273B388A" w14:textId="7B9FB500" w:rsidR="00C37119" w:rsidRPr="001D337F" w:rsidRDefault="004B09B7" w:rsidP="004B09B7">
      <w:pPr>
        <w:pStyle w:val="a6"/>
        <w:numPr>
          <w:ilvl w:val="0"/>
          <w:numId w:val="6"/>
        </w:numPr>
        <w:spacing w:line="360" w:lineRule="auto"/>
        <w:ind w:right="240" w:firstLineChars="0"/>
      </w:pPr>
      <w:r w:rsidRPr="001D337F">
        <w:rPr>
          <w:rFonts w:hint="eastAsia"/>
        </w:rPr>
        <w:t>本研究</w:t>
      </w:r>
      <w:r>
        <w:rPr>
          <w:rFonts w:hint="eastAsia"/>
        </w:rPr>
        <w:t>無法確認資料經人工校正後與實際情況差異。</w:t>
      </w:r>
    </w:p>
    <w:p w14:paraId="37124AAD" w14:textId="5C44B02E" w:rsidR="00D521C0" w:rsidRPr="000D7672" w:rsidRDefault="00C32A69" w:rsidP="000B4EE3">
      <w:pPr>
        <w:pStyle w:val="2"/>
        <w:ind w:right="240"/>
        <w:rPr>
          <w:szCs w:val="28"/>
        </w:rPr>
      </w:pPr>
      <w:bookmarkStart w:id="12" w:name="_Toc143211442"/>
      <w:r w:rsidRPr="000D7672">
        <w:rPr>
          <w:rFonts w:hint="eastAsia"/>
          <w:szCs w:val="28"/>
        </w:rPr>
        <w:t>研究架構</w:t>
      </w:r>
      <w:bookmarkEnd w:id="12"/>
    </w:p>
    <w:p w14:paraId="0D9A4929" w14:textId="3C6EC62A" w:rsidR="00C32A69" w:rsidRPr="001D337F" w:rsidRDefault="00C32A69" w:rsidP="00C32A69">
      <w:pPr>
        <w:ind w:left="240" w:right="240" w:firstLine="480"/>
      </w:pPr>
      <w:r w:rsidRPr="001D337F">
        <w:rPr>
          <w:rFonts w:hint="eastAsia"/>
        </w:rPr>
        <w:t>本研究分配六個章節進行說明，其個別概述如下：</w:t>
      </w:r>
    </w:p>
    <w:p w14:paraId="3B40738F" w14:textId="03A246CD" w:rsidR="00C32A69" w:rsidRPr="001D337F" w:rsidRDefault="00C32A69" w:rsidP="00C32A69">
      <w:pPr>
        <w:ind w:left="240" w:right="240" w:firstLine="480"/>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C32A69">
      <w:pPr>
        <w:ind w:left="240" w:right="240" w:firstLine="480"/>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lastRenderedPageBreak/>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C32A69">
      <w:pPr>
        <w:ind w:left="240" w:right="240" w:firstLine="480"/>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C32A69">
      <w:pPr>
        <w:ind w:left="240" w:right="240" w:firstLine="480"/>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C32A69">
      <w:pPr>
        <w:ind w:left="240" w:right="240" w:firstLine="480"/>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3" w:name="_Toc143211443"/>
      <w:r w:rsidRPr="001D337F">
        <w:rPr>
          <w:rFonts w:hint="eastAsia"/>
        </w:rPr>
        <w:t>研究流程</w:t>
      </w:r>
      <w:bookmarkEnd w:id="13"/>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7CE09AFD" w:rsidR="00297AB6" w:rsidRDefault="00DF11ED" w:rsidP="00297AB6">
      <w:pPr>
        <w:keepNext/>
        <w:ind w:left="240" w:right="240" w:firstLine="480"/>
        <w:jc w:val="center"/>
      </w:pPr>
      <w:r>
        <w:rPr>
          <w:noProof/>
        </w:rPr>
        <w:lastRenderedPageBreak/>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72850DBD" w:rsidR="0021499A" w:rsidRPr="001D337F" w:rsidRDefault="00297AB6" w:rsidP="00297AB6">
      <w:pPr>
        <w:pStyle w:val="af3"/>
        <w:ind w:left="240" w:right="240" w:firstLine="480"/>
      </w:pPr>
      <w:bookmarkStart w:id="14" w:name="_Toc198726829"/>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4"/>
    </w:p>
    <w:p w14:paraId="4B3AB7BE" w14:textId="5D40E87D"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77777777" w:rsidR="00E57157" w:rsidRPr="001D337F" w:rsidRDefault="00E57157" w:rsidP="00112795">
      <w:pPr>
        <w:pStyle w:val="1"/>
        <w:ind w:left="240" w:right="240" w:firstLine="641"/>
        <w:jc w:val="both"/>
      </w:pPr>
      <w:bookmarkStart w:id="15" w:name="_Toc143211444"/>
      <w:r w:rsidRPr="001D337F">
        <w:rPr>
          <w:rFonts w:hint="eastAsia"/>
        </w:rPr>
        <w:lastRenderedPageBreak/>
        <w:t xml:space="preserve">第二章　</w:t>
      </w:r>
      <w:r w:rsidRPr="00102457">
        <w:rPr>
          <w:rFonts w:hint="eastAsia"/>
        </w:rPr>
        <w:t>文獻回顧</w:t>
      </w:r>
      <w:bookmarkEnd w:id="15"/>
    </w:p>
    <w:p w14:paraId="429B1AC9" w14:textId="2EC09E48" w:rsidR="00B14BFE" w:rsidRDefault="00F7530A" w:rsidP="00A21CF0">
      <w:pPr>
        <w:pStyle w:val="2"/>
        <w:ind w:right="240"/>
      </w:pPr>
      <w:bookmarkStart w:id="16" w:name="_Toc136425600"/>
      <w:bookmarkStart w:id="17" w:name="_Toc136425783"/>
      <w:bookmarkStart w:id="18" w:name="_Toc136426180"/>
      <w:bookmarkStart w:id="19" w:name="_Toc136426337"/>
      <w:bookmarkStart w:id="20" w:name="_Toc136442038"/>
      <w:bookmarkStart w:id="21" w:name="_Toc136443193"/>
      <w:bookmarkStart w:id="22" w:name="_Toc136639808"/>
      <w:bookmarkStart w:id="23" w:name="_Toc136644880"/>
      <w:bookmarkStart w:id="24" w:name="_Toc136645832"/>
      <w:bookmarkStart w:id="25" w:name="_Toc136651034"/>
      <w:bookmarkStart w:id="26" w:name="_Toc136655596"/>
      <w:bookmarkStart w:id="27" w:name="_Toc136743293"/>
      <w:bookmarkStart w:id="28" w:name="_Toc136743871"/>
      <w:bookmarkStart w:id="29" w:name="_Toc136743922"/>
      <w:bookmarkStart w:id="30" w:name="_Toc137480264"/>
      <w:bookmarkStart w:id="31" w:name="_Toc137613355"/>
      <w:bookmarkStart w:id="32" w:name="_Toc137618865"/>
      <w:bookmarkStart w:id="33" w:name="_Toc137619026"/>
      <w:bookmarkStart w:id="34" w:name="_Toc137799395"/>
      <w:bookmarkStart w:id="35" w:name="_Toc137806078"/>
      <w:bookmarkStart w:id="36" w:name="_Toc138732652"/>
      <w:bookmarkStart w:id="37" w:name="_Toc138766349"/>
      <w:bookmarkStart w:id="38" w:name="_Toc138769925"/>
      <w:bookmarkStart w:id="39" w:name="_Toc138862526"/>
      <w:bookmarkStart w:id="40" w:name="_Toc139043233"/>
      <w:bookmarkStart w:id="41" w:name="_Toc140658351"/>
      <w:bookmarkStart w:id="42" w:name="_Toc140697374"/>
      <w:bookmarkStart w:id="43" w:name="_Toc140715535"/>
      <w:bookmarkStart w:id="44" w:name="_Toc140720602"/>
      <w:bookmarkStart w:id="45" w:name="_Toc140775955"/>
      <w:bookmarkStart w:id="46" w:name="_Toc140811604"/>
      <w:bookmarkStart w:id="47" w:name="_Toc140882064"/>
      <w:bookmarkStart w:id="48" w:name="_Toc140883193"/>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Pr>
          <w:rFonts w:hint="eastAsia"/>
        </w:rPr>
        <w:t>資料前處理</w:t>
      </w:r>
    </w:p>
    <w:p w14:paraId="54DDFA71" w14:textId="473384D2" w:rsidR="00B77612" w:rsidRPr="004B310D" w:rsidRDefault="00E7394B" w:rsidP="004B310D">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241F1">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241F1">
        <w:instrText xml:space="preserve"> ADDIN EN.CITE &lt;EndNote&gt;&lt;Cite&gt;&lt;Author&gt;Ridzuan&lt;/Author&gt;&lt;Year&gt;2019&lt;/Year&gt;&lt;RecNum&gt;1&lt;/RecNum&gt;&lt;DisplayText&gt;[2]&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241F1">
        <w:rPr>
          <w:noProof/>
        </w:rPr>
        <w:t>[2]</w:t>
      </w:r>
      <w:r w:rsidR="006F6002">
        <w:fldChar w:fldCharType="end"/>
      </w:r>
      <w:r w:rsidR="004B310D">
        <w:rPr>
          <w:rFonts w:hint="eastAsia"/>
        </w:rPr>
        <w:t>。</w:t>
      </w:r>
    </w:p>
    <w:p w14:paraId="7DC7CFE5" w14:textId="1E431F14" w:rsidR="00614F93" w:rsidRDefault="00F7530A" w:rsidP="001232FD">
      <w:pPr>
        <w:pStyle w:val="2"/>
        <w:ind w:right="240"/>
        <w:rPr>
          <w:szCs w:val="28"/>
        </w:rPr>
      </w:pPr>
      <w:r>
        <w:rPr>
          <w:rFonts w:hint="eastAsia"/>
          <w:szCs w:val="28"/>
        </w:rPr>
        <w:t>資料探</w:t>
      </w:r>
      <w:proofErr w:type="gramStart"/>
      <w:r>
        <w:rPr>
          <w:rFonts w:hint="eastAsia"/>
          <w:szCs w:val="28"/>
        </w:rPr>
        <w:t>勘</w:t>
      </w:r>
      <w:proofErr w:type="gramEnd"/>
    </w:p>
    <w:p w14:paraId="100C160A" w14:textId="01D8A627" w:rsidR="001866E8" w:rsidRPr="001866E8" w:rsidRDefault="001866E8" w:rsidP="001866E8">
      <w:pPr>
        <w:ind w:left="240" w:right="240" w:firstLine="480"/>
      </w:pPr>
      <w:r>
        <w:rPr>
          <w:rFonts w:hint="eastAsia"/>
        </w:rPr>
        <w:t>隨著大數據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F556BC">
        <w:instrText xml:space="preserve"> ADDIN EN.CITE &lt;EndNote&gt;&lt;Cite&gt;&lt;Author&gt;Fayyad&lt;/Author&gt;&lt;Year&gt;1996&lt;/Year&gt;&lt;RecNum&gt;19&lt;/RecNum&gt;&lt;DisplayText&gt;[3]&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F556BC">
        <w:rPr>
          <w:noProof/>
        </w:rPr>
        <w:t>[3]</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F556BC">
        <w:rPr>
          <w:rFonts w:cs="Times New Roman"/>
        </w:rPr>
        <w:instrText xml:space="preserve"> ADDIN EN.CITE &lt;EndNote&gt;&lt;Cite&gt;&lt;Author&gt;Hand&lt;/Author&gt;&lt;Year&gt;2007&lt;/Year&gt;&lt;RecNum&gt;18&lt;/RecNum&gt;&lt;DisplayText&gt;[4]&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F556BC">
        <w:rPr>
          <w:rFonts w:cs="Times New Roman"/>
          <w:noProof/>
        </w:rPr>
        <w:t>[4]</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r>
        <w:rPr>
          <w:rFonts w:hint="eastAsia"/>
          <w:szCs w:val="28"/>
        </w:rPr>
        <w:t>停車管理</w:t>
      </w:r>
    </w:p>
    <w:p w14:paraId="3577CE5D" w14:textId="282D68CD"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w:t>
      </w:r>
      <w:proofErr w:type="gramEnd"/>
      <w:r w:rsidRPr="00E7394B">
        <w:rPr>
          <w:rFonts w:hint="eastAsia"/>
        </w:rPr>
        <w:t>網（</w:t>
      </w:r>
      <w:r w:rsidRPr="00E7394B">
        <w:rPr>
          <w:rFonts w:hint="eastAsia"/>
        </w:rPr>
        <w:t>IoT</w:t>
      </w:r>
      <w:r w:rsidRPr="00E7394B">
        <w:rPr>
          <w:rFonts w:hint="eastAsia"/>
        </w:rPr>
        <w:t>）結合，提供即時且豐富的資訊，使管理者執行公務效率提升</w:t>
      </w:r>
      <w:r>
        <w:fldChar w:fldCharType="begin"/>
      </w:r>
      <w:r w:rsidR="00F556BC">
        <w:instrText xml:space="preserve"> ADDIN EN.CITE &lt;EndNote&gt;&lt;Cite&gt;&lt;Author&gt;Ditta&lt;/Author&gt;&lt;Year&gt;2025&lt;/Year&gt;&lt;RecNum&gt;15&lt;/RecNum&gt;&lt;DisplayText&gt;[5]&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F556BC">
        <w:rPr>
          <w:noProof/>
        </w:rPr>
        <w:t>[5]</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w:t>
      </w:r>
      <w:r w:rsidRPr="00E7394B">
        <w:rPr>
          <w:rFonts w:hint="eastAsia"/>
        </w:rPr>
        <w:lastRenderedPageBreak/>
        <w:t>輛影像，並進行即時辨識，幫助管理方減少人力資源投入，也縮短等待時間，提升使用者體驗、加快進出流程</w:t>
      </w:r>
      <w:r>
        <w:fldChar w:fldCharType="begin"/>
      </w:r>
      <w:r w:rsidR="00F556BC">
        <w:instrText xml:space="preserve"> ADDIN EN.CITE &lt;EndNote&gt;&lt;Cite&gt;&lt;Author&gt;Srivastava&lt;/Author&gt;&lt;Year&gt;2024&lt;/Year&gt;&lt;RecNum&gt;16&lt;/RecNum&gt;&lt;DisplayText&gt;[6]&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F556BC">
        <w:rPr>
          <w:noProof/>
        </w:rPr>
        <w:t>[6]</w:t>
      </w:r>
      <w:r>
        <w:fldChar w:fldCharType="end"/>
      </w:r>
      <w:r>
        <w:rPr>
          <w:rFonts w:hint="eastAsia"/>
        </w:rPr>
        <w:t>。</w:t>
      </w:r>
    </w:p>
    <w:p w14:paraId="72FCC78D" w14:textId="5A33CD18" w:rsidR="007D5732" w:rsidRDefault="00F7530A" w:rsidP="007D5732">
      <w:pPr>
        <w:pStyle w:val="2"/>
        <w:ind w:right="240"/>
        <w:rPr>
          <w:szCs w:val="28"/>
        </w:rPr>
      </w:pPr>
      <w:r>
        <w:rPr>
          <w:rFonts w:hint="eastAsia"/>
          <w:szCs w:val="28"/>
        </w:rPr>
        <w:t>校園停車議題</w:t>
      </w:r>
    </w:p>
    <w:p w14:paraId="104FE677" w14:textId="2ED89944" w:rsidR="007D5732" w:rsidRDefault="00175589" w:rsidP="00B77612">
      <w:pPr>
        <w:pStyle w:val="3"/>
        <w:ind w:left="240" w:right="240" w:firstLine="480"/>
      </w:pPr>
      <w:r>
        <w:rPr>
          <w:rFonts w:hint="eastAsia"/>
        </w:rPr>
        <w:t>現行校園管理制度</w:t>
      </w:r>
    </w:p>
    <w:p w14:paraId="467C835E" w14:textId="41BD67B4"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csIDh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F556BC">
        <w:instrText xml:space="preserve"> ADDIN EN.CITE </w:instrText>
      </w:r>
      <w:r w:rsidR="00F556BC">
        <w:fldChar w:fldCharType="begin">
          <w:fldData xml:space="preserve">PEVuZE5vdGU+PENpdGU+PEF1dGhvcj7lnIvnq4vpmb3mmI7kuqTpgJrlpKflrbg8L0F1dGhvcj48
WWVhcj4yMDIzPC9ZZWFyPjxSZWNOdW0+MTM8L1JlY051bT48RGlzcGxheVRleHQ+WzcsIDh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F556BC">
        <w:instrText xml:space="preserve"> ADDIN EN.CITE.DATA </w:instrText>
      </w:r>
      <w:r w:rsidR="00F556BC">
        <w:fldChar w:fldCharType="end"/>
      </w:r>
      <w:r w:rsidR="004622CE">
        <w:fldChar w:fldCharType="separate"/>
      </w:r>
      <w:r w:rsidR="00F556BC">
        <w:rPr>
          <w:noProof/>
        </w:rPr>
        <w:t>[7, 8]</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71D60D44"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包含所有專用及非專用車位。</w:t>
      </w:r>
    </w:p>
    <w:p w14:paraId="3BC7E58F" w14:textId="7EBE8287" w:rsidR="00F556BC" w:rsidRDefault="00F556BC" w:rsidP="00B77612">
      <w:pPr>
        <w:ind w:left="240" w:right="240" w:firstLine="480"/>
      </w:pPr>
    </w:p>
    <w:p w14:paraId="6DA25E3D" w14:textId="77777777" w:rsidR="00F556BC" w:rsidRDefault="00F556BC" w:rsidP="00B77612">
      <w:pPr>
        <w:ind w:left="240" w:right="240" w:firstLine="48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w:t>
      </w:r>
      <w:proofErr w:type="gramEnd"/>
      <w:r>
        <w:rPr>
          <w:rFonts w:hint="eastAsia"/>
        </w:rPr>
        <w:t>依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採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w:t>
      </w:r>
      <w:proofErr w:type="gramEnd"/>
      <w:r>
        <w:rPr>
          <w:rFonts w:hint="eastAsia"/>
        </w:rPr>
        <w:t>下停車場及其周邊停車場。具有二張之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三百元，</w:t>
      </w:r>
      <w:proofErr w:type="gramStart"/>
      <w:r>
        <w:rPr>
          <w:rFonts w:hint="eastAsia"/>
        </w:rPr>
        <w:t>鎖扣處</w:t>
      </w:r>
      <w:proofErr w:type="gramEnd"/>
      <w:r>
        <w:rPr>
          <w:rFonts w:hint="eastAsia"/>
        </w:rPr>
        <w:t>理費兩百元另計，而違規停放於身心障礙及婦幼專用</w:t>
      </w:r>
      <w:proofErr w:type="gramStart"/>
      <w:r>
        <w:rPr>
          <w:rFonts w:hint="eastAsia"/>
        </w:rPr>
        <w:t>停車格</w:t>
      </w:r>
      <w:proofErr w:type="gramEnd"/>
      <w:r>
        <w:rPr>
          <w:rFonts w:hint="eastAsia"/>
        </w:rPr>
        <w:t>者，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詮營股份有限公司開發</w:t>
      </w:r>
      <w:proofErr w:type="gramStart"/>
      <w:r>
        <w:rPr>
          <w:rFonts w:hint="eastAsia"/>
        </w:rPr>
        <w:t>之車辨系</w:t>
      </w:r>
      <w:proofErr w:type="gramEnd"/>
      <w:r>
        <w:rPr>
          <w:rFonts w:hint="eastAsia"/>
        </w:rPr>
        <w:t>統。</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24B420CF" w:rsidR="00030D19" w:rsidRPr="00030D19" w:rsidRDefault="00030D19" w:rsidP="00B77612">
      <w:pPr>
        <w:pStyle w:val="3"/>
        <w:ind w:left="240" w:right="240" w:firstLine="480"/>
      </w:pPr>
      <w:r>
        <w:rPr>
          <w:rFonts w:hint="eastAsia"/>
        </w:rPr>
        <w:t>其他校園</w:t>
      </w:r>
      <w:r w:rsidR="00AC2C36">
        <w:rPr>
          <w:rFonts w:hint="eastAsia"/>
        </w:rPr>
        <w:t>停車</w:t>
      </w:r>
      <w:r>
        <w:rPr>
          <w:rFonts w:hint="eastAsia"/>
        </w:rPr>
        <w:t>管理制度</w:t>
      </w:r>
    </w:p>
    <w:p w14:paraId="1444BF22" w14:textId="3AF46CB7"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instrText xml:space="preserve"> ADDIN EN.CITE &lt;EndNote&gt;&lt;Cite&gt;&lt;Author&gt;Isler&lt;/Author&gt;&lt;Year&gt;2005&lt;/Year&gt;&lt;RecNum&gt;20&lt;/RecNum&gt;&lt;DisplayText&gt;[9]&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Pr>
          <w:noProof/>
        </w:rPr>
        <w:t>[9]</w:t>
      </w:r>
      <w:r>
        <w:fldChar w:fldCharType="end"/>
      </w:r>
      <w:r w:rsidR="00C92AB3">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pPr>
    </w:p>
    <w:p w14:paraId="296A8426" w14:textId="10F0CA62" w:rsidR="004C047C" w:rsidRPr="000D7672" w:rsidRDefault="00A049DA" w:rsidP="00A9377E">
      <w:pPr>
        <w:pStyle w:val="1"/>
        <w:ind w:left="240" w:right="240" w:firstLine="641"/>
        <w:rPr>
          <w:szCs w:val="32"/>
        </w:rPr>
      </w:pPr>
      <w:bookmarkStart w:id="49" w:name="_Toc143211452"/>
      <w:r w:rsidRPr="000D7672">
        <w:rPr>
          <w:rFonts w:hint="eastAsia"/>
          <w:szCs w:val="32"/>
        </w:rPr>
        <w:lastRenderedPageBreak/>
        <w:t xml:space="preserve">第三章　</w:t>
      </w:r>
      <w:bookmarkEnd w:id="49"/>
      <w:r w:rsidR="00564DC7">
        <w:rPr>
          <w:rFonts w:hint="eastAsia"/>
          <w:szCs w:val="32"/>
        </w:rPr>
        <w:t>資料整理與前處理</w:t>
      </w:r>
    </w:p>
    <w:p w14:paraId="08044391" w14:textId="129735B2" w:rsidR="001866E8" w:rsidRDefault="001866E8" w:rsidP="001574D1">
      <w:pPr>
        <w:pStyle w:val="2"/>
        <w:ind w:right="240"/>
      </w:pPr>
      <w:r>
        <w:rPr>
          <w:rFonts w:hint="eastAsia"/>
        </w:rPr>
        <w:t>資料來源</w:t>
      </w:r>
      <w:r w:rsidR="001574D1">
        <w:rPr>
          <w:rFonts w:hint="eastAsia"/>
        </w:rPr>
        <w:t>與欄位說明</w:t>
      </w:r>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w:t>
      </w:r>
      <w:proofErr w:type="gramEnd"/>
      <w:r w:rsidR="00335490">
        <w:rPr>
          <w:rFonts w:hint="eastAsia"/>
        </w:rPr>
        <w:t>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w:t>
      </w:r>
      <w:proofErr w:type="gramEnd"/>
      <w:r>
        <w:rPr>
          <w:rFonts w:hint="eastAsia"/>
        </w:rPr>
        <w:t>站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5C362915" w:rsidR="00855B1A" w:rsidRDefault="00855B1A" w:rsidP="00855B1A">
      <w:pPr>
        <w:pStyle w:val="a6"/>
        <w:numPr>
          <w:ilvl w:val="0"/>
          <w:numId w:val="39"/>
        </w:numPr>
        <w:ind w:right="240" w:firstLineChars="0"/>
      </w:pPr>
      <w:r>
        <w:rPr>
          <w:rFonts w:hint="eastAsia"/>
        </w:rPr>
        <w:t>尚未校正</w:t>
      </w:r>
      <w:r>
        <w:rPr>
          <w:rFonts w:hint="eastAsia"/>
        </w:rPr>
        <w:t xml:space="preserve"> </w:t>
      </w:r>
    </w:p>
    <w:p w14:paraId="3E169A4C" w14:textId="24D30178"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w:t>
      </w:r>
      <w:proofErr w:type="gramEnd"/>
      <w:r>
        <w:rPr>
          <w:rFonts w:ascii="標楷體" w:hAnsi="標楷體" w:hint="eastAsia"/>
        </w:rPr>
        <w:t>統具有學習功能，</w:t>
      </w:r>
      <w:r>
        <w:rPr>
          <w:rFonts w:ascii="標楷體" w:hAnsi="標楷體" w:hint="eastAsia"/>
        </w:rPr>
        <w:lastRenderedPageBreak/>
        <w:t>在車輛進出</w:t>
      </w:r>
      <w:proofErr w:type="gramStart"/>
      <w:r>
        <w:rPr>
          <w:rFonts w:ascii="標楷體" w:hAnsi="標楷體" w:hint="eastAsia"/>
        </w:rPr>
        <w:t>數次</w:t>
      </w:r>
      <w:proofErr w:type="gramEnd"/>
      <w:r>
        <w:rPr>
          <w:rFonts w:ascii="標楷體" w:hAnsi="標楷體" w:hint="eastAsia"/>
        </w:rPr>
        <w:t>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w:t>
      </w:r>
      <w:proofErr w:type="gramEnd"/>
      <w:r w:rsidR="00AD6F11">
        <w:rPr>
          <w:rFonts w:ascii="標楷體" w:hAnsi="標楷體" w:hint="eastAsia"/>
        </w:rPr>
        <w:t>口同仁做人工比對，於系統點選「校正」，此情景發生於進場照片無法辨識車號，辨識系統所作之第二步行動。</w:t>
      </w:r>
    </w:p>
    <w:p w14:paraId="0F979A98" w14:textId="13687D9D" w:rsidR="001574D1" w:rsidRDefault="00F824DC" w:rsidP="001574D1">
      <w:pPr>
        <w:pStyle w:val="2"/>
        <w:ind w:right="240"/>
      </w:pPr>
      <w:r>
        <w:rPr>
          <w:rFonts w:hint="eastAsia"/>
        </w:rPr>
        <w:t>清洗資料流程</w:t>
      </w:r>
    </w:p>
    <w:p w14:paraId="2AA7B5CC" w14:textId="5D6794D4" w:rsidR="00640C6A" w:rsidRPr="00640C6A" w:rsidRDefault="00640C6A" w:rsidP="00640C6A">
      <w:pPr>
        <w:ind w:left="240" w:right="240" w:firstLine="480"/>
        <w:rPr>
          <w:rFonts w:hint="eastAsia"/>
        </w:rPr>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bookmarkStart w:id="50" w:name="_GoBack"/>
      <w:bookmarkEnd w:id="50"/>
    </w:p>
    <w:p w14:paraId="1BA8AD6E" w14:textId="0E5CAA40" w:rsidR="0025158F" w:rsidRDefault="005D7412" w:rsidP="006730F4">
      <w:pPr>
        <w:pStyle w:val="3"/>
        <w:ind w:left="240" w:right="240" w:firstLine="480"/>
      </w:pPr>
      <w:r>
        <w:rPr>
          <w:rFonts w:hint="eastAsia"/>
        </w:rPr>
        <w:t>錯誤</w:t>
      </w:r>
      <w:r w:rsidR="006730F4">
        <w:rPr>
          <w:rFonts w:hint="eastAsia"/>
        </w:rPr>
        <w:t>資料分析</w:t>
      </w:r>
    </w:p>
    <w:p w14:paraId="13FC06CF" w14:textId="469DF775" w:rsidR="00640C6A" w:rsidRDefault="00640C6A" w:rsidP="00640C6A">
      <w:pPr>
        <w:ind w:left="240" w:right="240" w:firstLine="480"/>
      </w:pPr>
    </w:p>
    <w:p w14:paraId="352B2F8D" w14:textId="77777777" w:rsidR="00640C6A" w:rsidRPr="00640C6A" w:rsidRDefault="00640C6A" w:rsidP="00640C6A">
      <w:pPr>
        <w:ind w:left="240" w:right="240" w:firstLine="480"/>
        <w:rPr>
          <w:rFonts w:hint="eastAsia"/>
        </w:rPr>
      </w:pPr>
    </w:p>
    <w:p w14:paraId="1CA289CC" w14:textId="1BF385B2" w:rsidR="006730F4" w:rsidRDefault="00877C54" w:rsidP="006730F4">
      <w:pPr>
        <w:ind w:left="240" w:right="240" w:firstLine="480"/>
      </w:pPr>
      <w:r>
        <w:rPr>
          <w:rFonts w:hint="eastAsia"/>
          <w:noProof/>
        </w:rPr>
        <w:lastRenderedPageBreak/>
        <w:drawing>
          <wp:inline distT="0" distB="0" distL="0" distR="0" wp14:anchorId="4B4356BF" wp14:editId="76FC1BE9">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486BD396" w14:textId="3EF7B838" w:rsidR="00640C6A" w:rsidRDefault="00640C6A" w:rsidP="00640C6A">
      <w:pPr>
        <w:ind w:leftChars="41" w:left="98" w:right="240" w:firstLineChars="83" w:firstLine="199"/>
        <w:jc w:val="center"/>
      </w:pPr>
      <w:r>
        <w:rPr>
          <w:rFonts w:hint="eastAsia"/>
        </w:rPr>
        <w:t>圖</w:t>
      </w:r>
      <w:r>
        <w:rPr>
          <w:rFonts w:hint="eastAsia"/>
        </w:rPr>
        <w:t>3</w:t>
      </w:r>
      <w:r>
        <w:t>-</w:t>
      </w:r>
      <w:r>
        <w:t>1</w:t>
      </w:r>
      <w:r>
        <w:rPr>
          <w:rFonts w:hint="eastAsia"/>
        </w:rPr>
        <w:t xml:space="preserve"> </w:t>
      </w:r>
      <w:r>
        <w:rPr>
          <w:rFonts w:hint="eastAsia"/>
        </w:rPr>
        <w:t>錯誤資料分析流程</w:t>
      </w:r>
    </w:p>
    <w:p w14:paraId="685CBA81" w14:textId="77777777" w:rsidR="00640C6A" w:rsidRDefault="00640C6A" w:rsidP="006730F4">
      <w:pPr>
        <w:ind w:left="240" w:right="240" w:firstLine="480"/>
        <w:rPr>
          <w:rFonts w:hint="eastAsia"/>
        </w:rPr>
      </w:pPr>
    </w:p>
    <w:p w14:paraId="241C97C4" w14:textId="40630420" w:rsidR="00640C6A" w:rsidRDefault="00640C6A" w:rsidP="006730F4">
      <w:pPr>
        <w:ind w:left="240" w:right="240" w:firstLine="480"/>
      </w:pPr>
    </w:p>
    <w:p w14:paraId="31A219EA" w14:textId="32C8FB21" w:rsidR="00640C6A" w:rsidRDefault="00640C6A" w:rsidP="006730F4">
      <w:pPr>
        <w:ind w:left="240" w:right="240" w:firstLine="480"/>
      </w:pPr>
    </w:p>
    <w:p w14:paraId="6356E1A6" w14:textId="171B9425" w:rsidR="00640C6A" w:rsidRDefault="00640C6A" w:rsidP="006730F4">
      <w:pPr>
        <w:ind w:left="240" w:right="240" w:firstLine="480"/>
      </w:pPr>
    </w:p>
    <w:p w14:paraId="180F0611" w14:textId="77777777" w:rsidR="00640C6A" w:rsidRPr="006730F4" w:rsidRDefault="00640C6A" w:rsidP="006730F4">
      <w:pPr>
        <w:ind w:left="240" w:right="240" w:firstLine="480"/>
        <w:rPr>
          <w:rFonts w:hint="eastAsia"/>
        </w:rPr>
      </w:pPr>
    </w:p>
    <w:p w14:paraId="4E20849F" w14:textId="485C66CE" w:rsidR="006730F4" w:rsidRDefault="006730F4" w:rsidP="006730F4">
      <w:pPr>
        <w:pStyle w:val="3"/>
        <w:ind w:left="240" w:right="240" w:firstLine="480"/>
      </w:pPr>
      <w:r>
        <w:rPr>
          <w:rFonts w:hint="eastAsia"/>
        </w:rPr>
        <w:lastRenderedPageBreak/>
        <w:t>資料清理</w:t>
      </w:r>
    </w:p>
    <w:p w14:paraId="1BE0DA75" w14:textId="4A33E8F2" w:rsidR="007279B1" w:rsidRPr="007279B1" w:rsidRDefault="00482FD7" w:rsidP="007279B1">
      <w:pPr>
        <w:ind w:left="240" w:right="240" w:firstLine="480"/>
        <w:rPr>
          <w:rFonts w:hint="eastAsia"/>
        </w:rPr>
      </w:pPr>
      <w:r>
        <w:rPr>
          <w:rFonts w:hint="eastAsia"/>
        </w:rPr>
        <w:t>先將錯誤資料之條件集齊</w:t>
      </w:r>
    </w:p>
    <w:p w14:paraId="6ABD7FB8" w14:textId="22D05C85" w:rsidR="00A9377E" w:rsidRPr="00B77612" w:rsidRDefault="00A9377E" w:rsidP="00A9377E">
      <w:pPr>
        <w:pStyle w:val="1"/>
        <w:ind w:left="240" w:right="240" w:firstLine="641"/>
        <w:rPr>
          <w:szCs w:val="32"/>
        </w:rPr>
      </w:pPr>
      <w:bookmarkStart w:id="51" w:name="_Toc143211464"/>
      <w:r w:rsidRPr="00B77612">
        <w:rPr>
          <w:rFonts w:hint="eastAsia"/>
          <w:szCs w:val="32"/>
        </w:rPr>
        <w:t xml:space="preserve">第四章　</w:t>
      </w:r>
      <w:bookmarkEnd w:id="51"/>
      <w:r w:rsidR="00564DC7" w:rsidRPr="00B77612">
        <w:rPr>
          <w:rFonts w:hint="eastAsia"/>
          <w:szCs w:val="32"/>
        </w:rPr>
        <w:t>停車行為分析</w:t>
      </w:r>
    </w:p>
    <w:p w14:paraId="6F814F6C" w14:textId="401B5D29" w:rsidR="00A9377E" w:rsidRPr="000D7672" w:rsidRDefault="00A9377E" w:rsidP="00A9377E">
      <w:pPr>
        <w:pStyle w:val="1"/>
        <w:ind w:left="240" w:right="240" w:firstLine="641"/>
        <w:rPr>
          <w:szCs w:val="32"/>
        </w:rPr>
      </w:pPr>
      <w:bookmarkStart w:id="52" w:name="_Toc143211473"/>
      <w:r w:rsidRPr="000D7672">
        <w:rPr>
          <w:rFonts w:hint="eastAsia"/>
          <w:szCs w:val="32"/>
        </w:rPr>
        <w:t>第五章　結論與未來展望</w:t>
      </w:r>
      <w:bookmarkEnd w:id="52"/>
    </w:p>
    <w:p w14:paraId="66D8BF08" w14:textId="3A4BECBF" w:rsidR="009A07DE" w:rsidRPr="001D337F" w:rsidRDefault="009A07DE" w:rsidP="009A07DE">
      <w:pPr>
        <w:pStyle w:val="2"/>
        <w:ind w:right="240"/>
      </w:pPr>
      <w:bookmarkStart w:id="53" w:name="_Toc143211474"/>
      <w:r w:rsidRPr="001D337F">
        <w:rPr>
          <w:rFonts w:hint="eastAsia"/>
        </w:rPr>
        <w:t>結論</w:t>
      </w:r>
      <w:bookmarkEnd w:id="53"/>
    </w:p>
    <w:p w14:paraId="0500C5C2" w14:textId="7DA30A16" w:rsidR="009A07DE" w:rsidRPr="001D337F" w:rsidRDefault="009A07DE" w:rsidP="009A07DE">
      <w:pPr>
        <w:pStyle w:val="2"/>
        <w:ind w:right="240"/>
      </w:pPr>
      <w:bookmarkStart w:id="54" w:name="_Toc143211475"/>
      <w:r w:rsidRPr="001D337F">
        <w:rPr>
          <w:rFonts w:hint="eastAsia"/>
        </w:rPr>
        <w:t>未來展望</w:t>
      </w:r>
      <w:bookmarkEnd w:id="54"/>
    </w:p>
    <w:p w14:paraId="7128040F" w14:textId="457FD726" w:rsidR="00CC7EBF" w:rsidRDefault="00CC7EBF" w:rsidP="00A0370D">
      <w:pPr>
        <w:widowControl/>
        <w:spacing w:line="240" w:lineRule="auto"/>
        <w:ind w:leftChars="0" w:left="0" w:right="240" w:firstLineChars="0" w:firstLine="0"/>
        <w:outlineLvl w:val="0"/>
      </w:pPr>
      <w:r>
        <w:br w:type="page"/>
      </w:r>
    </w:p>
    <w:p w14:paraId="37D39437" w14:textId="06F4921E" w:rsidR="00CC7EBF" w:rsidRPr="001D337F" w:rsidRDefault="00A0370D" w:rsidP="004622CE">
      <w:pPr>
        <w:widowControl/>
        <w:spacing w:line="240" w:lineRule="auto"/>
        <w:ind w:left="240" w:right="240" w:firstLine="641"/>
        <w:jc w:val="center"/>
        <w:outlineLvl w:val="0"/>
        <w:rPr>
          <w:b/>
          <w:sz w:val="32"/>
          <w:szCs w:val="32"/>
        </w:rPr>
      </w:pPr>
      <w:bookmarkStart w:id="55" w:name="_Toc143211476"/>
      <w:r>
        <w:rPr>
          <w:rFonts w:hint="eastAsia"/>
          <w:b/>
          <w:sz w:val="32"/>
          <w:szCs w:val="32"/>
        </w:rPr>
        <w:lastRenderedPageBreak/>
        <w:t>附錄</w:t>
      </w:r>
      <w:bookmarkEnd w:id="55"/>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56" w:name="_Toc143211478"/>
      <w:r w:rsidRPr="001D337F">
        <w:rPr>
          <w:rFonts w:hint="eastAsia"/>
          <w:b/>
          <w:sz w:val="32"/>
          <w:szCs w:val="32"/>
        </w:rPr>
        <w:lastRenderedPageBreak/>
        <w:t>參考文獻</w:t>
      </w:r>
      <w:bookmarkEnd w:id="56"/>
    </w:p>
    <w:p w14:paraId="1C772E6C" w14:textId="77777777" w:rsidR="006F6002" w:rsidRDefault="006F6002" w:rsidP="00C05791">
      <w:pPr>
        <w:widowControl/>
        <w:spacing w:line="240" w:lineRule="auto"/>
        <w:ind w:left="240" w:right="240" w:firstLine="641"/>
        <w:jc w:val="center"/>
        <w:outlineLvl w:val="0"/>
        <w:rPr>
          <w:b/>
          <w:sz w:val="32"/>
          <w:szCs w:val="32"/>
        </w:rPr>
      </w:pPr>
    </w:p>
    <w:p w14:paraId="724D7726" w14:textId="77777777" w:rsidR="00AC2C36" w:rsidRPr="00AC2C36" w:rsidRDefault="006F6002" w:rsidP="00AC2C36">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AC2C36" w:rsidRPr="00AC2C36">
        <w:t>[1]</w:t>
      </w:r>
      <w:r w:rsidR="00AC2C36" w:rsidRPr="00AC2C36">
        <w:tab/>
        <w:t xml:space="preserve">S. A. a. B. Alasadi, Wesam S., "Review of Data Preprocessing Techniques in Data Mining," </w:t>
      </w:r>
      <w:r w:rsidR="00AC2C36" w:rsidRPr="00AC2C36">
        <w:rPr>
          <w:i/>
        </w:rPr>
        <w:t xml:space="preserve">Journal of Engineering and Applied Sciences, </w:t>
      </w:r>
      <w:r w:rsidR="00AC2C36" w:rsidRPr="00AC2C36">
        <w:t>vol. 12, no. 16, pp. 4102–4107, 2017.</w:t>
      </w:r>
    </w:p>
    <w:p w14:paraId="650D78B6" w14:textId="77777777" w:rsidR="00AC2C36" w:rsidRPr="00AC2C36" w:rsidRDefault="00AC2C36" w:rsidP="00AC2C36">
      <w:pPr>
        <w:pStyle w:val="EndNoteBibliography"/>
        <w:ind w:left="240" w:right="240" w:firstLine="480"/>
      </w:pPr>
      <w:r w:rsidRPr="00AC2C36">
        <w:t>[2]</w:t>
      </w:r>
      <w:r w:rsidRPr="00AC2C36">
        <w:tab/>
        <w:t xml:space="preserve">F. Ridzuan and W. M. N. W. Zainon, "A Review on Data Cleansing Methods for Big Data," </w:t>
      </w:r>
      <w:r w:rsidRPr="00AC2C36">
        <w:rPr>
          <w:i/>
        </w:rPr>
        <w:t xml:space="preserve">Procedia Computer Science, </w:t>
      </w:r>
      <w:r w:rsidRPr="00AC2C36">
        <w:t>vol. 161, pp. 731-738, 2019.</w:t>
      </w:r>
    </w:p>
    <w:p w14:paraId="4169E292" w14:textId="77777777" w:rsidR="00AC2C36" w:rsidRPr="00AC2C36" w:rsidRDefault="00AC2C36" w:rsidP="00AC2C36">
      <w:pPr>
        <w:pStyle w:val="EndNoteBibliography"/>
        <w:ind w:left="240" w:right="240" w:firstLine="480"/>
      </w:pPr>
      <w:r w:rsidRPr="00AC2C36">
        <w:t>[3]</w:t>
      </w:r>
      <w:r w:rsidRPr="00AC2C36">
        <w:tab/>
        <w:t xml:space="preserve">U. P.-S. Fayyad, Gregory; Smyth, Padhraic. (1996) From Data Mining to Knowledge Discovery in Databases. </w:t>
      </w:r>
      <w:r w:rsidRPr="00AC2C36">
        <w:rPr>
          <w:i/>
        </w:rPr>
        <w:t>AI Magazine</w:t>
      </w:r>
      <w:r w:rsidRPr="00AC2C36">
        <w:t xml:space="preserve">. 37–54. </w:t>
      </w:r>
    </w:p>
    <w:p w14:paraId="41736F4B" w14:textId="77777777" w:rsidR="00AC2C36" w:rsidRPr="00AC2C36" w:rsidRDefault="00AC2C36" w:rsidP="00AC2C36">
      <w:pPr>
        <w:pStyle w:val="EndNoteBibliography"/>
        <w:ind w:left="240" w:right="240" w:firstLine="480"/>
      </w:pPr>
      <w:r w:rsidRPr="00AC2C36">
        <w:t>[4]</w:t>
      </w:r>
      <w:r w:rsidRPr="00AC2C36">
        <w:tab/>
        <w:t>D. J. Hand, "Principles of Data Mining," 2007.</w:t>
      </w:r>
    </w:p>
    <w:p w14:paraId="49E136B6" w14:textId="77777777" w:rsidR="00AC2C36" w:rsidRPr="00AC2C36" w:rsidRDefault="00AC2C36" w:rsidP="00AC2C36">
      <w:pPr>
        <w:pStyle w:val="EndNoteBibliography"/>
        <w:ind w:left="240" w:right="240" w:firstLine="480"/>
      </w:pPr>
      <w:r w:rsidRPr="00AC2C36">
        <w:t>[5]</w:t>
      </w:r>
      <w:r w:rsidRPr="00AC2C36">
        <w:tab/>
        <w:t xml:space="preserve">A. Ditta, M. M. Ahmed, T. Mazhar, T. Shahzad, Y. Alahmed, and H. Hamam, "Number plate recognition smart parking management system using IoT," </w:t>
      </w:r>
      <w:r w:rsidRPr="00AC2C36">
        <w:rPr>
          <w:i/>
        </w:rPr>
        <w:t xml:space="preserve">Measurement: Sensors, </w:t>
      </w:r>
      <w:r w:rsidRPr="00AC2C36">
        <w:t>vol. 37, 2025, doi: 10.1016/j.measen.2024.101409.</w:t>
      </w:r>
    </w:p>
    <w:p w14:paraId="6D7782E6" w14:textId="77777777" w:rsidR="00AC2C36" w:rsidRPr="00AC2C36" w:rsidRDefault="00AC2C36" w:rsidP="00AC2C36">
      <w:pPr>
        <w:pStyle w:val="EndNoteBibliography"/>
        <w:ind w:left="240" w:right="240" w:firstLine="480"/>
      </w:pPr>
      <w:r w:rsidRPr="00AC2C36">
        <w:t>[6]</w:t>
      </w:r>
      <w:r w:rsidRPr="00AC2C36">
        <w:tab/>
        <w:t xml:space="preserve">K. W. Srivastava, Mehul; Naaz, SheenamKaustubh Srivastava, Mehul Wadhwa, Sheenam Naaz, "Automated Entry of Vehicles in Gated Areas Using </w:t>
      </w:r>
    </w:p>
    <w:p w14:paraId="30157FBD" w14:textId="77777777" w:rsidR="00AC2C36" w:rsidRPr="00AC2C36" w:rsidRDefault="00AC2C36" w:rsidP="00AC2C36">
      <w:pPr>
        <w:pStyle w:val="EndNoteBibliography"/>
        <w:ind w:left="240" w:right="240" w:firstLine="480"/>
      </w:pPr>
      <w:r w:rsidRPr="00AC2C36">
        <w:t xml:space="preserve">License Plate Recognition " </w:t>
      </w:r>
      <w:r w:rsidRPr="00AC2C36">
        <w:rPr>
          <w:i/>
        </w:rPr>
        <w:t xml:space="preserve">International Journal of Innovative Research in Technology, </w:t>
      </w:r>
      <w:r w:rsidRPr="00AC2C36">
        <w:t>vol. 11, no. 6, November 2024 2024.</w:t>
      </w:r>
    </w:p>
    <w:p w14:paraId="365E300A" w14:textId="77777777" w:rsidR="00AC2C36" w:rsidRPr="00AC2C36" w:rsidRDefault="00AC2C36" w:rsidP="00AC2C36">
      <w:pPr>
        <w:pStyle w:val="EndNoteBibliography"/>
        <w:ind w:left="240" w:right="240" w:firstLine="480"/>
      </w:pPr>
      <w:r w:rsidRPr="00AC2C36">
        <w:t>[7]</w:t>
      </w:r>
      <w:r w:rsidRPr="00AC2C36">
        <w:tab/>
      </w:r>
      <w:r w:rsidRPr="00AC2C36">
        <w:rPr>
          <w:rFonts w:hint="eastAsia"/>
        </w:rPr>
        <w:t>國立陽明交通大學</w:t>
      </w:r>
      <w:r w:rsidRPr="00AC2C36">
        <w:t>, "</w:t>
      </w:r>
      <w:r w:rsidRPr="00AC2C36">
        <w:rPr>
          <w:rFonts w:hint="eastAsia"/>
        </w:rPr>
        <w:t>國立陽明交通大學交通管理要點</w:t>
      </w:r>
      <w:r w:rsidRPr="00AC2C36">
        <w:t xml:space="preserve">," </w:t>
      </w:r>
      <w:r w:rsidRPr="00AC2C36">
        <w:rPr>
          <w:rFonts w:hint="eastAsia"/>
        </w:rPr>
        <w:t>國立陽明交通大學</w:t>
      </w:r>
      <w:r w:rsidRPr="00AC2C36">
        <w:rPr>
          <w:rFonts w:hint="eastAsia"/>
        </w:rPr>
        <w:t xml:space="preserve">, </w:t>
      </w:r>
      <w:r w:rsidRPr="00AC2C36">
        <w:rPr>
          <w:rFonts w:hint="eastAsia"/>
        </w:rPr>
        <w:t>新竹市</w:t>
      </w:r>
      <w:r w:rsidRPr="00AC2C36">
        <w:rPr>
          <w:rFonts w:hint="eastAsia"/>
        </w:rPr>
        <w:t>, 112</w:t>
      </w:r>
      <w:r w:rsidRPr="00AC2C36">
        <w:rPr>
          <w:rFonts w:hint="eastAsia"/>
        </w:rPr>
        <w:t>年</w:t>
      </w:r>
      <w:r w:rsidRPr="00AC2C36">
        <w:rPr>
          <w:rFonts w:hint="eastAsia"/>
        </w:rPr>
        <w:t>3</w:t>
      </w:r>
      <w:r w:rsidRPr="00AC2C36">
        <w:rPr>
          <w:rFonts w:hint="eastAsia"/>
        </w:rPr>
        <w:t>月</w:t>
      </w:r>
      <w:r w:rsidRPr="00AC2C36">
        <w:rPr>
          <w:rFonts w:hint="eastAsia"/>
        </w:rPr>
        <w:t>29</w:t>
      </w:r>
      <w:r w:rsidRPr="00AC2C36">
        <w:rPr>
          <w:rFonts w:hint="eastAsia"/>
        </w:rPr>
        <w:t>日</w:t>
      </w:r>
      <w:r w:rsidRPr="00AC2C36">
        <w:rPr>
          <w:rFonts w:hint="eastAsia"/>
        </w:rPr>
        <w:t xml:space="preserve"> 2023. </w:t>
      </w:r>
    </w:p>
    <w:p w14:paraId="1AD7CE28" w14:textId="77777777" w:rsidR="00AC2C36" w:rsidRPr="00AC2C36" w:rsidRDefault="00AC2C36" w:rsidP="00AC2C36">
      <w:pPr>
        <w:pStyle w:val="EndNoteBibliography"/>
        <w:ind w:left="240" w:right="240" w:firstLine="480"/>
      </w:pPr>
      <w:r w:rsidRPr="00AC2C36">
        <w:rPr>
          <w:rFonts w:hint="eastAsia"/>
        </w:rPr>
        <w:t>[8]</w:t>
      </w:r>
      <w:r w:rsidRPr="00AC2C36">
        <w:rPr>
          <w:rFonts w:hint="eastAsia"/>
        </w:rPr>
        <w:tab/>
      </w:r>
      <w:r w:rsidRPr="00AC2C36">
        <w:rPr>
          <w:rFonts w:hint="eastAsia"/>
        </w:rPr>
        <w:t>國立陽明交通大學</w:t>
      </w:r>
      <w:r w:rsidRPr="00AC2C36">
        <w:rPr>
          <w:rFonts w:hint="eastAsia"/>
        </w:rPr>
        <w:t>, "</w:t>
      </w:r>
      <w:r w:rsidRPr="00AC2C36">
        <w:rPr>
          <w:rFonts w:hint="eastAsia"/>
        </w:rPr>
        <w:t>國立陽明交通大學光復及博愛校區交通管理收費標準</w:t>
      </w:r>
      <w:r w:rsidRPr="00AC2C36">
        <w:rPr>
          <w:rFonts w:hint="eastAsia"/>
        </w:rPr>
        <w:t xml:space="preserve">," </w:t>
      </w:r>
      <w:r w:rsidRPr="00AC2C36">
        <w:rPr>
          <w:rFonts w:hint="eastAsia"/>
        </w:rPr>
        <w:t>國立陽明交通大學</w:t>
      </w:r>
      <w:r w:rsidRPr="00AC2C36">
        <w:rPr>
          <w:rFonts w:hint="eastAsia"/>
        </w:rPr>
        <w:t>, 112</w:t>
      </w:r>
      <w:r w:rsidRPr="00AC2C36">
        <w:rPr>
          <w:rFonts w:hint="eastAsia"/>
        </w:rPr>
        <w:t>年</w:t>
      </w:r>
      <w:r w:rsidRPr="00AC2C36">
        <w:rPr>
          <w:rFonts w:hint="eastAsia"/>
        </w:rPr>
        <w:t>3</w:t>
      </w:r>
      <w:r w:rsidRPr="00AC2C36">
        <w:rPr>
          <w:rFonts w:hint="eastAsia"/>
        </w:rPr>
        <w:t>月</w:t>
      </w:r>
      <w:r w:rsidRPr="00AC2C36">
        <w:rPr>
          <w:rFonts w:hint="eastAsia"/>
        </w:rPr>
        <w:t>29</w:t>
      </w:r>
      <w:r w:rsidRPr="00AC2C36">
        <w:rPr>
          <w:rFonts w:hint="eastAsia"/>
        </w:rPr>
        <w:t>日通過，</w:t>
      </w:r>
      <w:r w:rsidRPr="00AC2C36">
        <w:rPr>
          <w:rFonts w:hint="eastAsia"/>
        </w:rPr>
        <w:t>113</w:t>
      </w:r>
      <w:r w:rsidRPr="00AC2C36">
        <w:rPr>
          <w:rFonts w:hint="eastAsia"/>
        </w:rPr>
        <w:t>年</w:t>
      </w:r>
      <w:r w:rsidRPr="00AC2C36">
        <w:rPr>
          <w:rFonts w:hint="eastAsia"/>
        </w:rPr>
        <w:t>12</w:t>
      </w:r>
      <w:r w:rsidRPr="00AC2C36">
        <w:rPr>
          <w:rFonts w:hint="eastAsia"/>
        </w:rPr>
        <w:t>月</w:t>
      </w:r>
      <w:r w:rsidRPr="00AC2C36">
        <w:rPr>
          <w:rFonts w:hint="eastAsia"/>
        </w:rPr>
        <w:t>25</w:t>
      </w:r>
      <w:r w:rsidRPr="00AC2C36">
        <w:rPr>
          <w:rFonts w:hint="eastAsia"/>
        </w:rPr>
        <w:t>日修正通過</w:t>
      </w:r>
      <w:r w:rsidRPr="00AC2C36">
        <w:rPr>
          <w:rFonts w:hint="eastAsia"/>
        </w:rPr>
        <w:t xml:space="preserve"> 2024. </w:t>
      </w:r>
    </w:p>
    <w:p w14:paraId="7A019E5E" w14:textId="77777777" w:rsidR="00AC2C36" w:rsidRPr="00AC2C36" w:rsidRDefault="00AC2C36" w:rsidP="00AC2C36">
      <w:pPr>
        <w:pStyle w:val="EndNoteBibliography"/>
        <w:ind w:left="240" w:right="240" w:firstLine="480"/>
      </w:pPr>
      <w:r w:rsidRPr="00AC2C36">
        <w:t>[9]</w:t>
      </w:r>
      <w:r w:rsidRPr="00AC2C36">
        <w:tab/>
        <w:t>E. E. H. Isler, Lester A.; Fontaine, Michael D., "Innovative Parking Management Strategies for Universities: Accommodating Multiple Objectives in a Constrained Environment," presented at the University Transportation Research Conference, 2005.</w:t>
      </w:r>
    </w:p>
    <w:p w14:paraId="62EE6224" w14:textId="51711363"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101ECA" w14:textId="77777777" w:rsidR="002E2334" w:rsidRDefault="002E2334" w:rsidP="00447340">
      <w:pPr>
        <w:spacing w:line="240" w:lineRule="auto"/>
        <w:ind w:left="240" w:right="240" w:firstLine="480"/>
      </w:pPr>
      <w:r>
        <w:separator/>
      </w:r>
    </w:p>
  </w:endnote>
  <w:endnote w:type="continuationSeparator" w:id="0">
    <w:p w14:paraId="2D46496E" w14:textId="77777777" w:rsidR="002E2334" w:rsidRDefault="002E2334"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F06D3A" w:rsidRDefault="00F06D3A">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EndPr/>
    <w:sdtContent>
      <w:p w14:paraId="78D84323" w14:textId="2A4E97E7" w:rsidR="00F06D3A" w:rsidRDefault="00F06D3A">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F06D3A" w:rsidRDefault="00F06D3A">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F06D3A" w:rsidRDefault="00F06D3A">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799B53" w14:textId="77777777" w:rsidR="002E2334" w:rsidRDefault="002E2334" w:rsidP="00447340">
      <w:pPr>
        <w:spacing w:line="240" w:lineRule="auto"/>
        <w:ind w:left="240" w:right="240" w:firstLine="480"/>
      </w:pPr>
      <w:r>
        <w:separator/>
      </w:r>
    </w:p>
  </w:footnote>
  <w:footnote w:type="continuationSeparator" w:id="0">
    <w:p w14:paraId="3DD1F496" w14:textId="77777777" w:rsidR="002E2334" w:rsidRDefault="002E2334"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F06D3A" w:rsidRDefault="002E2334">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F06D3A" w:rsidRDefault="002E2334">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F06D3A" w:rsidRDefault="002E2334"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F06D3A">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F06D3A" w:rsidRDefault="002E2334">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F06D3A" w:rsidRDefault="002E2334">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F06D3A" w:rsidRDefault="002E2334"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F06D3A">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6"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7"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0"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1"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2"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F270F78"/>
    <w:multiLevelType w:val="hybridMultilevel"/>
    <w:tmpl w:val="2584BCF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6"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7"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9"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0"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4"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5"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26"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67"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9"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0"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1"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2"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3"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4"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6"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8"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num w:numId="1">
    <w:abstractNumId w:val="27"/>
  </w:num>
  <w:num w:numId="2">
    <w:abstractNumId w:val="3"/>
  </w:num>
  <w:num w:numId="3">
    <w:abstractNumId w:val="32"/>
  </w:num>
  <w:num w:numId="4">
    <w:abstractNumId w:val="33"/>
  </w:num>
  <w:num w:numId="5">
    <w:abstractNumId w:val="38"/>
  </w:num>
  <w:num w:numId="6">
    <w:abstractNumId w:val="13"/>
  </w:num>
  <w:num w:numId="7">
    <w:abstractNumId w:val="29"/>
  </w:num>
  <w:num w:numId="8">
    <w:abstractNumId w:val="37"/>
  </w:num>
  <w:num w:numId="9">
    <w:abstractNumId w:val="7"/>
  </w:num>
  <w:num w:numId="10">
    <w:abstractNumId w:val="19"/>
  </w:num>
  <w:num w:numId="11">
    <w:abstractNumId w:val="9"/>
  </w:num>
  <w:num w:numId="12">
    <w:abstractNumId w:val="10"/>
  </w:num>
  <w:num w:numId="13">
    <w:abstractNumId w:val="6"/>
  </w:num>
  <w:num w:numId="14">
    <w:abstractNumId w:val="21"/>
  </w:num>
  <w:num w:numId="15">
    <w:abstractNumId w:val="26"/>
  </w:num>
  <w:num w:numId="16">
    <w:abstractNumId w:val="8"/>
  </w:num>
  <w:num w:numId="17">
    <w:abstractNumId w:val="5"/>
  </w:num>
  <w:num w:numId="18">
    <w:abstractNumId w:val="18"/>
  </w:num>
  <w:num w:numId="19">
    <w:abstractNumId w:val="16"/>
  </w:num>
  <w:num w:numId="20">
    <w:abstractNumId w:val="35"/>
  </w:num>
  <w:num w:numId="21">
    <w:abstractNumId w:val="1"/>
  </w:num>
  <w:num w:numId="22">
    <w:abstractNumId w:val="23"/>
  </w:num>
  <w:num w:numId="23">
    <w:abstractNumId w:val="25"/>
  </w:num>
  <w:num w:numId="24">
    <w:abstractNumId w:val="14"/>
  </w:num>
  <w:num w:numId="25">
    <w:abstractNumId w:val="11"/>
  </w:num>
  <w:num w:numId="26">
    <w:abstractNumId w:val="24"/>
  </w:num>
  <w:num w:numId="27">
    <w:abstractNumId w:val="30"/>
  </w:num>
  <w:num w:numId="28">
    <w:abstractNumId w:val="15"/>
  </w:num>
  <w:num w:numId="29">
    <w:abstractNumId w:val="22"/>
  </w:num>
  <w:num w:numId="30">
    <w:abstractNumId w:val="12"/>
  </w:num>
  <w:num w:numId="31">
    <w:abstractNumId w:val="28"/>
  </w:num>
  <w:num w:numId="32">
    <w:abstractNumId w:val="31"/>
  </w:num>
  <w:num w:numId="33">
    <w:abstractNumId w:val="34"/>
  </w:num>
  <w:num w:numId="34">
    <w:abstractNumId w:val="4"/>
  </w:num>
  <w:num w:numId="35">
    <w:abstractNumId w:val="36"/>
  </w:num>
  <w:num w:numId="36">
    <w:abstractNumId w:val="20"/>
  </w:num>
  <w:num w:numId="37">
    <w:abstractNumId w:val="0"/>
  </w:num>
  <w:num w:numId="38">
    <w:abstractNumId w:val="17"/>
  </w:num>
  <w:num w:numId="39">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record-ids&gt;&lt;/item&gt;&lt;/Libraries&gt;"/>
  </w:docVars>
  <w:rsids>
    <w:rsidRoot w:val="00E83D71"/>
    <w:rsid w:val="0000018B"/>
    <w:rsid w:val="00000FEF"/>
    <w:rsid w:val="000014B6"/>
    <w:rsid w:val="000014D8"/>
    <w:rsid w:val="00001706"/>
    <w:rsid w:val="00002103"/>
    <w:rsid w:val="0000247B"/>
    <w:rsid w:val="00003752"/>
    <w:rsid w:val="00004B2F"/>
    <w:rsid w:val="000052EB"/>
    <w:rsid w:val="000105FE"/>
    <w:rsid w:val="00010EF9"/>
    <w:rsid w:val="0001278C"/>
    <w:rsid w:val="000130FA"/>
    <w:rsid w:val="000134DA"/>
    <w:rsid w:val="0001357D"/>
    <w:rsid w:val="000158AE"/>
    <w:rsid w:val="00017439"/>
    <w:rsid w:val="00017A05"/>
    <w:rsid w:val="00021889"/>
    <w:rsid w:val="000225BB"/>
    <w:rsid w:val="0002356B"/>
    <w:rsid w:val="000243CB"/>
    <w:rsid w:val="00024AA5"/>
    <w:rsid w:val="00024EF2"/>
    <w:rsid w:val="0002509E"/>
    <w:rsid w:val="000250FF"/>
    <w:rsid w:val="00025348"/>
    <w:rsid w:val="0002686C"/>
    <w:rsid w:val="00026F0A"/>
    <w:rsid w:val="00030542"/>
    <w:rsid w:val="00030654"/>
    <w:rsid w:val="00030D19"/>
    <w:rsid w:val="00030F68"/>
    <w:rsid w:val="00031B7E"/>
    <w:rsid w:val="00031F1E"/>
    <w:rsid w:val="00032322"/>
    <w:rsid w:val="000332EA"/>
    <w:rsid w:val="00033391"/>
    <w:rsid w:val="00033A71"/>
    <w:rsid w:val="0003658E"/>
    <w:rsid w:val="0003783A"/>
    <w:rsid w:val="00037968"/>
    <w:rsid w:val="00040453"/>
    <w:rsid w:val="0004079A"/>
    <w:rsid w:val="000420C0"/>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F7E"/>
    <w:rsid w:val="000656C0"/>
    <w:rsid w:val="00065744"/>
    <w:rsid w:val="00066314"/>
    <w:rsid w:val="00067ACE"/>
    <w:rsid w:val="00067B49"/>
    <w:rsid w:val="00070E4D"/>
    <w:rsid w:val="00073274"/>
    <w:rsid w:val="00073814"/>
    <w:rsid w:val="00076138"/>
    <w:rsid w:val="000764D9"/>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5831"/>
    <w:rsid w:val="00095CC4"/>
    <w:rsid w:val="00096C88"/>
    <w:rsid w:val="00096EDD"/>
    <w:rsid w:val="000A139B"/>
    <w:rsid w:val="000A1A75"/>
    <w:rsid w:val="000A28D6"/>
    <w:rsid w:val="000A2BDF"/>
    <w:rsid w:val="000A4F94"/>
    <w:rsid w:val="000A5ED5"/>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F8E"/>
    <w:rsid w:val="000C12E3"/>
    <w:rsid w:val="000C2111"/>
    <w:rsid w:val="000C3A13"/>
    <w:rsid w:val="000C3D6F"/>
    <w:rsid w:val="000C3FED"/>
    <w:rsid w:val="000C4262"/>
    <w:rsid w:val="000C4E72"/>
    <w:rsid w:val="000C6627"/>
    <w:rsid w:val="000C70EF"/>
    <w:rsid w:val="000C7A46"/>
    <w:rsid w:val="000C7EE9"/>
    <w:rsid w:val="000D05E1"/>
    <w:rsid w:val="000D1B73"/>
    <w:rsid w:val="000D2642"/>
    <w:rsid w:val="000D4016"/>
    <w:rsid w:val="000D5354"/>
    <w:rsid w:val="000D545A"/>
    <w:rsid w:val="000D5679"/>
    <w:rsid w:val="000D5D7A"/>
    <w:rsid w:val="000D66DF"/>
    <w:rsid w:val="000D7672"/>
    <w:rsid w:val="000D7CF1"/>
    <w:rsid w:val="000E05C8"/>
    <w:rsid w:val="000E089C"/>
    <w:rsid w:val="000E0BA4"/>
    <w:rsid w:val="000E160A"/>
    <w:rsid w:val="000E1C03"/>
    <w:rsid w:val="000E3EEE"/>
    <w:rsid w:val="000E5531"/>
    <w:rsid w:val="000E6668"/>
    <w:rsid w:val="000E73A9"/>
    <w:rsid w:val="000F1490"/>
    <w:rsid w:val="000F1940"/>
    <w:rsid w:val="000F2505"/>
    <w:rsid w:val="000F3E97"/>
    <w:rsid w:val="000F41D1"/>
    <w:rsid w:val="000F5D92"/>
    <w:rsid w:val="000F6476"/>
    <w:rsid w:val="000F648D"/>
    <w:rsid w:val="000F650F"/>
    <w:rsid w:val="000F732A"/>
    <w:rsid w:val="0010141B"/>
    <w:rsid w:val="00102457"/>
    <w:rsid w:val="00102C71"/>
    <w:rsid w:val="00102E45"/>
    <w:rsid w:val="001047C9"/>
    <w:rsid w:val="00105668"/>
    <w:rsid w:val="00105C67"/>
    <w:rsid w:val="001063F0"/>
    <w:rsid w:val="00106662"/>
    <w:rsid w:val="0010709B"/>
    <w:rsid w:val="0011009D"/>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E18"/>
    <w:rsid w:val="001232FD"/>
    <w:rsid w:val="00124268"/>
    <w:rsid w:val="001245D9"/>
    <w:rsid w:val="001246C1"/>
    <w:rsid w:val="001247F1"/>
    <w:rsid w:val="00126E3E"/>
    <w:rsid w:val="00132578"/>
    <w:rsid w:val="00132860"/>
    <w:rsid w:val="00132B33"/>
    <w:rsid w:val="001330D0"/>
    <w:rsid w:val="00133974"/>
    <w:rsid w:val="0013615A"/>
    <w:rsid w:val="00136181"/>
    <w:rsid w:val="001365BF"/>
    <w:rsid w:val="00140204"/>
    <w:rsid w:val="001405FE"/>
    <w:rsid w:val="00141BC2"/>
    <w:rsid w:val="00142CCD"/>
    <w:rsid w:val="001436DB"/>
    <w:rsid w:val="0014445C"/>
    <w:rsid w:val="001448E9"/>
    <w:rsid w:val="00145823"/>
    <w:rsid w:val="00145E5B"/>
    <w:rsid w:val="00147CC0"/>
    <w:rsid w:val="00152250"/>
    <w:rsid w:val="001522CD"/>
    <w:rsid w:val="00153D46"/>
    <w:rsid w:val="00154754"/>
    <w:rsid w:val="001549F4"/>
    <w:rsid w:val="001549FE"/>
    <w:rsid w:val="00154CD5"/>
    <w:rsid w:val="001550B5"/>
    <w:rsid w:val="00155530"/>
    <w:rsid w:val="001574D1"/>
    <w:rsid w:val="00160AF9"/>
    <w:rsid w:val="001620F4"/>
    <w:rsid w:val="001626D8"/>
    <w:rsid w:val="00163D0C"/>
    <w:rsid w:val="001649CA"/>
    <w:rsid w:val="001651E5"/>
    <w:rsid w:val="00165244"/>
    <w:rsid w:val="00166323"/>
    <w:rsid w:val="0016784D"/>
    <w:rsid w:val="0016792B"/>
    <w:rsid w:val="00171E35"/>
    <w:rsid w:val="00172012"/>
    <w:rsid w:val="00172034"/>
    <w:rsid w:val="00172056"/>
    <w:rsid w:val="0017273C"/>
    <w:rsid w:val="001727FF"/>
    <w:rsid w:val="001728CB"/>
    <w:rsid w:val="001735E1"/>
    <w:rsid w:val="00175589"/>
    <w:rsid w:val="00176B25"/>
    <w:rsid w:val="00177868"/>
    <w:rsid w:val="00177DA4"/>
    <w:rsid w:val="001800F6"/>
    <w:rsid w:val="001801E4"/>
    <w:rsid w:val="00180721"/>
    <w:rsid w:val="00180905"/>
    <w:rsid w:val="00181984"/>
    <w:rsid w:val="001822B6"/>
    <w:rsid w:val="001822C2"/>
    <w:rsid w:val="00182350"/>
    <w:rsid w:val="0018312B"/>
    <w:rsid w:val="00183B53"/>
    <w:rsid w:val="001866E8"/>
    <w:rsid w:val="00186D35"/>
    <w:rsid w:val="00190A9C"/>
    <w:rsid w:val="00190DA9"/>
    <w:rsid w:val="00191675"/>
    <w:rsid w:val="00191A33"/>
    <w:rsid w:val="00193311"/>
    <w:rsid w:val="00193A31"/>
    <w:rsid w:val="00193ECB"/>
    <w:rsid w:val="00196092"/>
    <w:rsid w:val="001A00CC"/>
    <w:rsid w:val="001A016A"/>
    <w:rsid w:val="001A134B"/>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211"/>
    <w:rsid w:val="001B582E"/>
    <w:rsid w:val="001B5B26"/>
    <w:rsid w:val="001B5E3A"/>
    <w:rsid w:val="001B631F"/>
    <w:rsid w:val="001B7298"/>
    <w:rsid w:val="001B72E6"/>
    <w:rsid w:val="001B7BD9"/>
    <w:rsid w:val="001B7FD8"/>
    <w:rsid w:val="001C233E"/>
    <w:rsid w:val="001C255E"/>
    <w:rsid w:val="001C2D6F"/>
    <w:rsid w:val="001C2E6E"/>
    <w:rsid w:val="001C2F65"/>
    <w:rsid w:val="001C4E42"/>
    <w:rsid w:val="001C4F05"/>
    <w:rsid w:val="001C61C3"/>
    <w:rsid w:val="001C6A3F"/>
    <w:rsid w:val="001D0F1C"/>
    <w:rsid w:val="001D159A"/>
    <w:rsid w:val="001D337F"/>
    <w:rsid w:val="001D4832"/>
    <w:rsid w:val="001D502F"/>
    <w:rsid w:val="001D56FA"/>
    <w:rsid w:val="001D5F88"/>
    <w:rsid w:val="001E0C47"/>
    <w:rsid w:val="001E196F"/>
    <w:rsid w:val="001E1F02"/>
    <w:rsid w:val="001E2F10"/>
    <w:rsid w:val="001E3C02"/>
    <w:rsid w:val="001E3C5F"/>
    <w:rsid w:val="001E6272"/>
    <w:rsid w:val="001F0B3A"/>
    <w:rsid w:val="001F2AE2"/>
    <w:rsid w:val="001F4103"/>
    <w:rsid w:val="001F5212"/>
    <w:rsid w:val="001F6906"/>
    <w:rsid w:val="00200B94"/>
    <w:rsid w:val="00200EEC"/>
    <w:rsid w:val="002011DD"/>
    <w:rsid w:val="00201CB5"/>
    <w:rsid w:val="002024F1"/>
    <w:rsid w:val="0020251F"/>
    <w:rsid w:val="0020513A"/>
    <w:rsid w:val="00207BC0"/>
    <w:rsid w:val="00210981"/>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654A"/>
    <w:rsid w:val="0022668C"/>
    <w:rsid w:val="00227D34"/>
    <w:rsid w:val="00227D74"/>
    <w:rsid w:val="00230F6E"/>
    <w:rsid w:val="00231CDA"/>
    <w:rsid w:val="00232C7C"/>
    <w:rsid w:val="00232F9C"/>
    <w:rsid w:val="00233FCA"/>
    <w:rsid w:val="002341D9"/>
    <w:rsid w:val="002348C9"/>
    <w:rsid w:val="00234E1A"/>
    <w:rsid w:val="002353FD"/>
    <w:rsid w:val="002355D4"/>
    <w:rsid w:val="002364C8"/>
    <w:rsid w:val="0023725D"/>
    <w:rsid w:val="00240EAD"/>
    <w:rsid w:val="00240FDD"/>
    <w:rsid w:val="0024107B"/>
    <w:rsid w:val="00241226"/>
    <w:rsid w:val="00241D28"/>
    <w:rsid w:val="00242934"/>
    <w:rsid w:val="00243A15"/>
    <w:rsid w:val="00244678"/>
    <w:rsid w:val="00244DB4"/>
    <w:rsid w:val="00246721"/>
    <w:rsid w:val="00247576"/>
    <w:rsid w:val="00247958"/>
    <w:rsid w:val="00247C08"/>
    <w:rsid w:val="00247D99"/>
    <w:rsid w:val="0025158F"/>
    <w:rsid w:val="00251797"/>
    <w:rsid w:val="00251BED"/>
    <w:rsid w:val="00252340"/>
    <w:rsid w:val="00252EF0"/>
    <w:rsid w:val="00253CE7"/>
    <w:rsid w:val="00254C30"/>
    <w:rsid w:val="00255F9F"/>
    <w:rsid w:val="002562A1"/>
    <w:rsid w:val="00256A79"/>
    <w:rsid w:val="00257179"/>
    <w:rsid w:val="0025726E"/>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70674"/>
    <w:rsid w:val="00271A1D"/>
    <w:rsid w:val="00275EBF"/>
    <w:rsid w:val="00276210"/>
    <w:rsid w:val="002763EE"/>
    <w:rsid w:val="0027680D"/>
    <w:rsid w:val="002771C1"/>
    <w:rsid w:val="002815C9"/>
    <w:rsid w:val="00281692"/>
    <w:rsid w:val="00281792"/>
    <w:rsid w:val="0028268D"/>
    <w:rsid w:val="0028277D"/>
    <w:rsid w:val="00284B09"/>
    <w:rsid w:val="00284B70"/>
    <w:rsid w:val="00285A8A"/>
    <w:rsid w:val="0028730C"/>
    <w:rsid w:val="00287E22"/>
    <w:rsid w:val="00290CFB"/>
    <w:rsid w:val="00293DF1"/>
    <w:rsid w:val="002953B4"/>
    <w:rsid w:val="0029547E"/>
    <w:rsid w:val="00296AF1"/>
    <w:rsid w:val="00297AB6"/>
    <w:rsid w:val="002A0506"/>
    <w:rsid w:val="002A1AEF"/>
    <w:rsid w:val="002A35B8"/>
    <w:rsid w:val="002A42A6"/>
    <w:rsid w:val="002A5635"/>
    <w:rsid w:val="002A6428"/>
    <w:rsid w:val="002A7308"/>
    <w:rsid w:val="002A79E8"/>
    <w:rsid w:val="002B093C"/>
    <w:rsid w:val="002B23FA"/>
    <w:rsid w:val="002B4515"/>
    <w:rsid w:val="002B4CED"/>
    <w:rsid w:val="002B5349"/>
    <w:rsid w:val="002B698D"/>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6291"/>
    <w:rsid w:val="002F0F5D"/>
    <w:rsid w:val="002F154A"/>
    <w:rsid w:val="002F1588"/>
    <w:rsid w:val="002F1B19"/>
    <w:rsid w:val="002F2070"/>
    <w:rsid w:val="002F21B6"/>
    <w:rsid w:val="002F21E7"/>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932"/>
    <w:rsid w:val="00303BD2"/>
    <w:rsid w:val="00305D3A"/>
    <w:rsid w:val="00305F93"/>
    <w:rsid w:val="00310FBF"/>
    <w:rsid w:val="00311883"/>
    <w:rsid w:val="00315A2F"/>
    <w:rsid w:val="0031680D"/>
    <w:rsid w:val="00320A5B"/>
    <w:rsid w:val="00320C10"/>
    <w:rsid w:val="0032104D"/>
    <w:rsid w:val="00321644"/>
    <w:rsid w:val="00321B1B"/>
    <w:rsid w:val="003223D7"/>
    <w:rsid w:val="00323D75"/>
    <w:rsid w:val="00326D32"/>
    <w:rsid w:val="00327637"/>
    <w:rsid w:val="00327901"/>
    <w:rsid w:val="00330E4A"/>
    <w:rsid w:val="003314C7"/>
    <w:rsid w:val="00331C43"/>
    <w:rsid w:val="0033217B"/>
    <w:rsid w:val="00332AE2"/>
    <w:rsid w:val="00333D3B"/>
    <w:rsid w:val="00335028"/>
    <w:rsid w:val="00335490"/>
    <w:rsid w:val="003358A3"/>
    <w:rsid w:val="00337912"/>
    <w:rsid w:val="00341E02"/>
    <w:rsid w:val="00343C6F"/>
    <w:rsid w:val="00344265"/>
    <w:rsid w:val="0034485F"/>
    <w:rsid w:val="00345485"/>
    <w:rsid w:val="00346889"/>
    <w:rsid w:val="003469C9"/>
    <w:rsid w:val="00347373"/>
    <w:rsid w:val="00347D54"/>
    <w:rsid w:val="00347EFF"/>
    <w:rsid w:val="003500A2"/>
    <w:rsid w:val="00350457"/>
    <w:rsid w:val="003507BA"/>
    <w:rsid w:val="003507D0"/>
    <w:rsid w:val="00350FA4"/>
    <w:rsid w:val="0035127C"/>
    <w:rsid w:val="0035167C"/>
    <w:rsid w:val="003519F2"/>
    <w:rsid w:val="003532A9"/>
    <w:rsid w:val="00353C2C"/>
    <w:rsid w:val="0035413D"/>
    <w:rsid w:val="003605E4"/>
    <w:rsid w:val="00360683"/>
    <w:rsid w:val="0036133F"/>
    <w:rsid w:val="00361656"/>
    <w:rsid w:val="003617E3"/>
    <w:rsid w:val="00361B7D"/>
    <w:rsid w:val="00364D48"/>
    <w:rsid w:val="00365E56"/>
    <w:rsid w:val="003667BA"/>
    <w:rsid w:val="00367B12"/>
    <w:rsid w:val="00370567"/>
    <w:rsid w:val="003713E4"/>
    <w:rsid w:val="00371569"/>
    <w:rsid w:val="00373325"/>
    <w:rsid w:val="00374EAA"/>
    <w:rsid w:val="00375772"/>
    <w:rsid w:val="003759FA"/>
    <w:rsid w:val="003776E6"/>
    <w:rsid w:val="003803AC"/>
    <w:rsid w:val="00380DFA"/>
    <w:rsid w:val="00381367"/>
    <w:rsid w:val="003817BC"/>
    <w:rsid w:val="003822D8"/>
    <w:rsid w:val="00382FD9"/>
    <w:rsid w:val="003836AF"/>
    <w:rsid w:val="00383EB6"/>
    <w:rsid w:val="0038431C"/>
    <w:rsid w:val="0038441F"/>
    <w:rsid w:val="00385E2A"/>
    <w:rsid w:val="0038611F"/>
    <w:rsid w:val="00386BA1"/>
    <w:rsid w:val="00386C54"/>
    <w:rsid w:val="00386D6B"/>
    <w:rsid w:val="00387BF4"/>
    <w:rsid w:val="00391965"/>
    <w:rsid w:val="003922E3"/>
    <w:rsid w:val="003925FA"/>
    <w:rsid w:val="00392CDC"/>
    <w:rsid w:val="00393E7B"/>
    <w:rsid w:val="003944E9"/>
    <w:rsid w:val="00394C71"/>
    <w:rsid w:val="003951B2"/>
    <w:rsid w:val="0039526F"/>
    <w:rsid w:val="00395F95"/>
    <w:rsid w:val="00396115"/>
    <w:rsid w:val="003964B1"/>
    <w:rsid w:val="003978BF"/>
    <w:rsid w:val="003A0558"/>
    <w:rsid w:val="003A1DA2"/>
    <w:rsid w:val="003A1F7E"/>
    <w:rsid w:val="003A40AB"/>
    <w:rsid w:val="003A45B0"/>
    <w:rsid w:val="003A5719"/>
    <w:rsid w:val="003A6734"/>
    <w:rsid w:val="003A677F"/>
    <w:rsid w:val="003B40CA"/>
    <w:rsid w:val="003B4A63"/>
    <w:rsid w:val="003B4CED"/>
    <w:rsid w:val="003B4EC5"/>
    <w:rsid w:val="003B5425"/>
    <w:rsid w:val="003B586A"/>
    <w:rsid w:val="003B6737"/>
    <w:rsid w:val="003B72FB"/>
    <w:rsid w:val="003B77B2"/>
    <w:rsid w:val="003C304E"/>
    <w:rsid w:val="003C4901"/>
    <w:rsid w:val="003C4ED4"/>
    <w:rsid w:val="003C5FA6"/>
    <w:rsid w:val="003C7304"/>
    <w:rsid w:val="003C7C58"/>
    <w:rsid w:val="003C7CE6"/>
    <w:rsid w:val="003D096D"/>
    <w:rsid w:val="003D2B3A"/>
    <w:rsid w:val="003D2EF4"/>
    <w:rsid w:val="003D4788"/>
    <w:rsid w:val="003D4A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5096"/>
    <w:rsid w:val="003F53C3"/>
    <w:rsid w:val="003F54BE"/>
    <w:rsid w:val="003F60CA"/>
    <w:rsid w:val="003F625B"/>
    <w:rsid w:val="003F6B1A"/>
    <w:rsid w:val="003F7F6E"/>
    <w:rsid w:val="00400437"/>
    <w:rsid w:val="00400468"/>
    <w:rsid w:val="00400E3B"/>
    <w:rsid w:val="0040214A"/>
    <w:rsid w:val="00402281"/>
    <w:rsid w:val="00402B86"/>
    <w:rsid w:val="00403095"/>
    <w:rsid w:val="004047B3"/>
    <w:rsid w:val="00404C69"/>
    <w:rsid w:val="00404D3F"/>
    <w:rsid w:val="00405D9F"/>
    <w:rsid w:val="0040737A"/>
    <w:rsid w:val="004079B8"/>
    <w:rsid w:val="00410412"/>
    <w:rsid w:val="00411185"/>
    <w:rsid w:val="00412E1D"/>
    <w:rsid w:val="004132AA"/>
    <w:rsid w:val="0041356F"/>
    <w:rsid w:val="004136A2"/>
    <w:rsid w:val="00414A95"/>
    <w:rsid w:val="00415071"/>
    <w:rsid w:val="00417EC6"/>
    <w:rsid w:val="00417FB3"/>
    <w:rsid w:val="00420317"/>
    <w:rsid w:val="00420972"/>
    <w:rsid w:val="00421483"/>
    <w:rsid w:val="00422CD4"/>
    <w:rsid w:val="00422E39"/>
    <w:rsid w:val="0042407A"/>
    <w:rsid w:val="00424AD8"/>
    <w:rsid w:val="00426A5E"/>
    <w:rsid w:val="00426EB1"/>
    <w:rsid w:val="00427005"/>
    <w:rsid w:val="004270A7"/>
    <w:rsid w:val="004270F3"/>
    <w:rsid w:val="00427645"/>
    <w:rsid w:val="0042782B"/>
    <w:rsid w:val="00427B07"/>
    <w:rsid w:val="004307DA"/>
    <w:rsid w:val="00432A23"/>
    <w:rsid w:val="0043448F"/>
    <w:rsid w:val="004344BC"/>
    <w:rsid w:val="00434852"/>
    <w:rsid w:val="004352B2"/>
    <w:rsid w:val="00435402"/>
    <w:rsid w:val="004354A1"/>
    <w:rsid w:val="00437844"/>
    <w:rsid w:val="004403A0"/>
    <w:rsid w:val="004413B2"/>
    <w:rsid w:val="00441701"/>
    <w:rsid w:val="00441F43"/>
    <w:rsid w:val="00442476"/>
    <w:rsid w:val="0044252D"/>
    <w:rsid w:val="004438EA"/>
    <w:rsid w:val="0044477A"/>
    <w:rsid w:val="0044544C"/>
    <w:rsid w:val="004455F1"/>
    <w:rsid w:val="00445689"/>
    <w:rsid w:val="00445D3A"/>
    <w:rsid w:val="00447340"/>
    <w:rsid w:val="00447866"/>
    <w:rsid w:val="00447AA9"/>
    <w:rsid w:val="00451CD3"/>
    <w:rsid w:val="004523C7"/>
    <w:rsid w:val="00452490"/>
    <w:rsid w:val="004525EC"/>
    <w:rsid w:val="00452E4B"/>
    <w:rsid w:val="00452EC0"/>
    <w:rsid w:val="0045479E"/>
    <w:rsid w:val="0045486B"/>
    <w:rsid w:val="00454FD0"/>
    <w:rsid w:val="00455263"/>
    <w:rsid w:val="004564D0"/>
    <w:rsid w:val="0045652F"/>
    <w:rsid w:val="00456E40"/>
    <w:rsid w:val="00461D04"/>
    <w:rsid w:val="004622CE"/>
    <w:rsid w:val="00464CB8"/>
    <w:rsid w:val="00465EDB"/>
    <w:rsid w:val="004669A4"/>
    <w:rsid w:val="00466B1A"/>
    <w:rsid w:val="004714CD"/>
    <w:rsid w:val="004729DB"/>
    <w:rsid w:val="00473C95"/>
    <w:rsid w:val="004752F4"/>
    <w:rsid w:val="0047572A"/>
    <w:rsid w:val="004757B3"/>
    <w:rsid w:val="00476BD4"/>
    <w:rsid w:val="00476E8F"/>
    <w:rsid w:val="00477013"/>
    <w:rsid w:val="004770BD"/>
    <w:rsid w:val="004814DC"/>
    <w:rsid w:val="00481519"/>
    <w:rsid w:val="00482295"/>
    <w:rsid w:val="00482A07"/>
    <w:rsid w:val="00482FD7"/>
    <w:rsid w:val="00483694"/>
    <w:rsid w:val="0048369D"/>
    <w:rsid w:val="00483FC3"/>
    <w:rsid w:val="00484AAA"/>
    <w:rsid w:val="00485596"/>
    <w:rsid w:val="00487280"/>
    <w:rsid w:val="004915F6"/>
    <w:rsid w:val="00491C67"/>
    <w:rsid w:val="00491E5C"/>
    <w:rsid w:val="00492873"/>
    <w:rsid w:val="00492DD2"/>
    <w:rsid w:val="00495231"/>
    <w:rsid w:val="00497EAD"/>
    <w:rsid w:val="004A11A1"/>
    <w:rsid w:val="004A1ED6"/>
    <w:rsid w:val="004A201E"/>
    <w:rsid w:val="004A242D"/>
    <w:rsid w:val="004A301E"/>
    <w:rsid w:val="004A303E"/>
    <w:rsid w:val="004A3082"/>
    <w:rsid w:val="004A3A91"/>
    <w:rsid w:val="004A4D1A"/>
    <w:rsid w:val="004A6042"/>
    <w:rsid w:val="004A6F89"/>
    <w:rsid w:val="004A7688"/>
    <w:rsid w:val="004B048F"/>
    <w:rsid w:val="004B09B7"/>
    <w:rsid w:val="004B0F30"/>
    <w:rsid w:val="004B25F4"/>
    <w:rsid w:val="004B2798"/>
    <w:rsid w:val="004B310D"/>
    <w:rsid w:val="004B33C7"/>
    <w:rsid w:val="004B59D6"/>
    <w:rsid w:val="004C047C"/>
    <w:rsid w:val="004C0B6B"/>
    <w:rsid w:val="004C107A"/>
    <w:rsid w:val="004C2AA1"/>
    <w:rsid w:val="004C2EF1"/>
    <w:rsid w:val="004C4280"/>
    <w:rsid w:val="004C48F1"/>
    <w:rsid w:val="004C4B6C"/>
    <w:rsid w:val="004C59CF"/>
    <w:rsid w:val="004C7AAF"/>
    <w:rsid w:val="004D168B"/>
    <w:rsid w:val="004D17AE"/>
    <w:rsid w:val="004D19D6"/>
    <w:rsid w:val="004D1B37"/>
    <w:rsid w:val="004D2581"/>
    <w:rsid w:val="004D2A55"/>
    <w:rsid w:val="004D34C2"/>
    <w:rsid w:val="004D37A6"/>
    <w:rsid w:val="004D3CF5"/>
    <w:rsid w:val="004D7A0D"/>
    <w:rsid w:val="004E0963"/>
    <w:rsid w:val="004E1D0D"/>
    <w:rsid w:val="004E2CE9"/>
    <w:rsid w:val="004E4424"/>
    <w:rsid w:val="004E4BEF"/>
    <w:rsid w:val="004E6178"/>
    <w:rsid w:val="004E6755"/>
    <w:rsid w:val="004E6B04"/>
    <w:rsid w:val="004E6D71"/>
    <w:rsid w:val="004E72B3"/>
    <w:rsid w:val="004E74B7"/>
    <w:rsid w:val="004F10C2"/>
    <w:rsid w:val="004F1254"/>
    <w:rsid w:val="004F1B49"/>
    <w:rsid w:val="004F1B52"/>
    <w:rsid w:val="004F3B72"/>
    <w:rsid w:val="004F49EE"/>
    <w:rsid w:val="004F50AB"/>
    <w:rsid w:val="004F5253"/>
    <w:rsid w:val="004F55CE"/>
    <w:rsid w:val="004F5DDB"/>
    <w:rsid w:val="004F6278"/>
    <w:rsid w:val="004F6C6A"/>
    <w:rsid w:val="004F7C77"/>
    <w:rsid w:val="00500296"/>
    <w:rsid w:val="0050063A"/>
    <w:rsid w:val="0050082E"/>
    <w:rsid w:val="005026B8"/>
    <w:rsid w:val="005027B3"/>
    <w:rsid w:val="00504283"/>
    <w:rsid w:val="00504BE1"/>
    <w:rsid w:val="00507250"/>
    <w:rsid w:val="0050754D"/>
    <w:rsid w:val="00510138"/>
    <w:rsid w:val="0051019E"/>
    <w:rsid w:val="00510E5C"/>
    <w:rsid w:val="0051142D"/>
    <w:rsid w:val="00512542"/>
    <w:rsid w:val="005129F0"/>
    <w:rsid w:val="00512BF1"/>
    <w:rsid w:val="00514A70"/>
    <w:rsid w:val="00514B30"/>
    <w:rsid w:val="005156E9"/>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12B9"/>
    <w:rsid w:val="00541758"/>
    <w:rsid w:val="00541FCB"/>
    <w:rsid w:val="005421F5"/>
    <w:rsid w:val="005428E5"/>
    <w:rsid w:val="00544738"/>
    <w:rsid w:val="00546E49"/>
    <w:rsid w:val="00547F06"/>
    <w:rsid w:val="0055421C"/>
    <w:rsid w:val="005563DC"/>
    <w:rsid w:val="00556FFE"/>
    <w:rsid w:val="005609F9"/>
    <w:rsid w:val="00560F81"/>
    <w:rsid w:val="005610D5"/>
    <w:rsid w:val="00564DC7"/>
    <w:rsid w:val="00565547"/>
    <w:rsid w:val="00570D63"/>
    <w:rsid w:val="005721D1"/>
    <w:rsid w:val="00572E85"/>
    <w:rsid w:val="00574704"/>
    <w:rsid w:val="00575827"/>
    <w:rsid w:val="00575C51"/>
    <w:rsid w:val="0057631A"/>
    <w:rsid w:val="00577C8D"/>
    <w:rsid w:val="00580015"/>
    <w:rsid w:val="005820F3"/>
    <w:rsid w:val="0058474D"/>
    <w:rsid w:val="00584C82"/>
    <w:rsid w:val="0058521A"/>
    <w:rsid w:val="0058553A"/>
    <w:rsid w:val="0058610D"/>
    <w:rsid w:val="005863E4"/>
    <w:rsid w:val="00586DBB"/>
    <w:rsid w:val="00586F0C"/>
    <w:rsid w:val="00590126"/>
    <w:rsid w:val="00591934"/>
    <w:rsid w:val="00591C0A"/>
    <w:rsid w:val="005960C1"/>
    <w:rsid w:val="00596953"/>
    <w:rsid w:val="00596D1F"/>
    <w:rsid w:val="00597429"/>
    <w:rsid w:val="005979F0"/>
    <w:rsid w:val="00597B0C"/>
    <w:rsid w:val="005A029E"/>
    <w:rsid w:val="005A08F0"/>
    <w:rsid w:val="005A0C68"/>
    <w:rsid w:val="005A0CAE"/>
    <w:rsid w:val="005A23D2"/>
    <w:rsid w:val="005A2D9F"/>
    <w:rsid w:val="005A2E49"/>
    <w:rsid w:val="005A3820"/>
    <w:rsid w:val="005A386A"/>
    <w:rsid w:val="005A3D08"/>
    <w:rsid w:val="005A4BBF"/>
    <w:rsid w:val="005A6646"/>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66BE"/>
    <w:rsid w:val="005B75B1"/>
    <w:rsid w:val="005C09EC"/>
    <w:rsid w:val="005C25EC"/>
    <w:rsid w:val="005C3197"/>
    <w:rsid w:val="005C34C9"/>
    <w:rsid w:val="005C3F9F"/>
    <w:rsid w:val="005C48AC"/>
    <w:rsid w:val="005C600B"/>
    <w:rsid w:val="005C6CBC"/>
    <w:rsid w:val="005C6D3D"/>
    <w:rsid w:val="005C75D0"/>
    <w:rsid w:val="005D004F"/>
    <w:rsid w:val="005D032D"/>
    <w:rsid w:val="005D4D2C"/>
    <w:rsid w:val="005D4D49"/>
    <w:rsid w:val="005D7412"/>
    <w:rsid w:val="005E1BD9"/>
    <w:rsid w:val="005E3DA1"/>
    <w:rsid w:val="005E3EB3"/>
    <w:rsid w:val="005E42BB"/>
    <w:rsid w:val="005E478F"/>
    <w:rsid w:val="005E517F"/>
    <w:rsid w:val="005E61DE"/>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DCA"/>
    <w:rsid w:val="00602FA2"/>
    <w:rsid w:val="006035DB"/>
    <w:rsid w:val="00603B05"/>
    <w:rsid w:val="0060665E"/>
    <w:rsid w:val="00606774"/>
    <w:rsid w:val="00606A74"/>
    <w:rsid w:val="00607297"/>
    <w:rsid w:val="0060768C"/>
    <w:rsid w:val="00610FA5"/>
    <w:rsid w:val="00611EAE"/>
    <w:rsid w:val="00612103"/>
    <w:rsid w:val="0061313C"/>
    <w:rsid w:val="0061364F"/>
    <w:rsid w:val="0061478D"/>
    <w:rsid w:val="00614843"/>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E52"/>
    <w:rsid w:val="00627427"/>
    <w:rsid w:val="00630012"/>
    <w:rsid w:val="006315E8"/>
    <w:rsid w:val="0063200B"/>
    <w:rsid w:val="0063225D"/>
    <w:rsid w:val="00633BEB"/>
    <w:rsid w:val="00635AD9"/>
    <w:rsid w:val="00635BF9"/>
    <w:rsid w:val="006365BF"/>
    <w:rsid w:val="00636A2A"/>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417F"/>
    <w:rsid w:val="00654371"/>
    <w:rsid w:val="00655327"/>
    <w:rsid w:val="00656231"/>
    <w:rsid w:val="006602FB"/>
    <w:rsid w:val="00661110"/>
    <w:rsid w:val="00661C25"/>
    <w:rsid w:val="0066219F"/>
    <w:rsid w:val="00662840"/>
    <w:rsid w:val="00663634"/>
    <w:rsid w:val="006637CE"/>
    <w:rsid w:val="00663A17"/>
    <w:rsid w:val="00664BAC"/>
    <w:rsid w:val="00666946"/>
    <w:rsid w:val="00666CBC"/>
    <w:rsid w:val="00666D3B"/>
    <w:rsid w:val="006712C3"/>
    <w:rsid w:val="006730F4"/>
    <w:rsid w:val="00674F13"/>
    <w:rsid w:val="0067638B"/>
    <w:rsid w:val="0067663F"/>
    <w:rsid w:val="00676D6D"/>
    <w:rsid w:val="0067702F"/>
    <w:rsid w:val="0067778F"/>
    <w:rsid w:val="00681477"/>
    <w:rsid w:val="00683C02"/>
    <w:rsid w:val="00684554"/>
    <w:rsid w:val="00685F09"/>
    <w:rsid w:val="0068602C"/>
    <w:rsid w:val="00686B57"/>
    <w:rsid w:val="0068727A"/>
    <w:rsid w:val="00691AF5"/>
    <w:rsid w:val="00691DE7"/>
    <w:rsid w:val="00692088"/>
    <w:rsid w:val="00692295"/>
    <w:rsid w:val="00693417"/>
    <w:rsid w:val="0069355A"/>
    <w:rsid w:val="00693F26"/>
    <w:rsid w:val="0069404E"/>
    <w:rsid w:val="00694199"/>
    <w:rsid w:val="00694455"/>
    <w:rsid w:val="006959E6"/>
    <w:rsid w:val="00695E43"/>
    <w:rsid w:val="006970CB"/>
    <w:rsid w:val="006A176F"/>
    <w:rsid w:val="006A17B5"/>
    <w:rsid w:val="006A1AFD"/>
    <w:rsid w:val="006A3CE8"/>
    <w:rsid w:val="006A49B7"/>
    <w:rsid w:val="006A5EFA"/>
    <w:rsid w:val="006A6962"/>
    <w:rsid w:val="006A775D"/>
    <w:rsid w:val="006B03CC"/>
    <w:rsid w:val="006B113C"/>
    <w:rsid w:val="006B1899"/>
    <w:rsid w:val="006B4B50"/>
    <w:rsid w:val="006B632A"/>
    <w:rsid w:val="006B653B"/>
    <w:rsid w:val="006B6BFA"/>
    <w:rsid w:val="006C0306"/>
    <w:rsid w:val="006C04A7"/>
    <w:rsid w:val="006C1226"/>
    <w:rsid w:val="006C145A"/>
    <w:rsid w:val="006C2643"/>
    <w:rsid w:val="006C2DCE"/>
    <w:rsid w:val="006C333A"/>
    <w:rsid w:val="006C3402"/>
    <w:rsid w:val="006C3820"/>
    <w:rsid w:val="006C4DAE"/>
    <w:rsid w:val="006C5E32"/>
    <w:rsid w:val="006C6299"/>
    <w:rsid w:val="006C7F29"/>
    <w:rsid w:val="006D0169"/>
    <w:rsid w:val="006D084A"/>
    <w:rsid w:val="006D0AAA"/>
    <w:rsid w:val="006D13C5"/>
    <w:rsid w:val="006D1488"/>
    <w:rsid w:val="006D25D9"/>
    <w:rsid w:val="006D4C94"/>
    <w:rsid w:val="006D4DA5"/>
    <w:rsid w:val="006D518E"/>
    <w:rsid w:val="006D6A34"/>
    <w:rsid w:val="006E05F5"/>
    <w:rsid w:val="006E1127"/>
    <w:rsid w:val="006E1691"/>
    <w:rsid w:val="006E17EA"/>
    <w:rsid w:val="006E4D38"/>
    <w:rsid w:val="006E6283"/>
    <w:rsid w:val="006E744C"/>
    <w:rsid w:val="006E75BA"/>
    <w:rsid w:val="006F1C9D"/>
    <w:rsid w:val="006F2016"/>
    <w:rsid w:val="006F3C2D"/>
    <w:rsid w:val="006F3DB9"/>
    <w:rsid w:val="006F4168"/>
    <w:rsid w:val="006F4980"/>
    <w:rsid w:val="006F4CFD"/>
    <w:rsid w:val="006F6002"/>
    <w:rsid w:val="006F673B"/>
    <w:rsid w:val="006F6C5E"/>
    <w:rsid w:val="006F7920"/>
    <w:rsid w:val="006F79D9"/>
    <w:rsid w:val="00701718"/>
    <w:rsid w:val="0070428E"/>
    <w:rsid w:val="00705AB9"/>
    <w:rsid w:val="00706A39"/>
    <w:rsid w:val="00706FE1"/>
    <w:rsid w:val="007076DB"/>
    <w:rsid w:val="00711092"/>
    <w:rsid w:val="00712039"/>
    <w:rsid w:val="00712618"/>
    <w:rsid w:val="00712FDE"/>
    <w:rsid w:val="00713AB4"/>
    <w:rsid w:val="00714C42"/>
    <w:rsid w:val="00714DEC"/>
    <w:rsid w:val="00714FEE"/>
    <w:rsid w:val="00715B69"/>
    <w:rsid w:val="007161A5"/>
    <w:rsid w:val="007165C3"/>
    <w:rsid w:val="00716D6D"/>
    <w:rsid w:val="00716D8F"/>
    <w:rsid w:val="00720100"/>
    <w:rsid w:val="007201CA"/>
    <w:rsid w:val="0072026D"/>
    <w:rsid w:val="007220FF"/>
    <w:rsid w:val="00722E62"/>
    <w:rsid w:val="00723C94"/>
    <w:rsid w:val="00724CCD"/>
    <w:rsid w:val="00724DDF"/>
    <w:rsid w:val="00725382"/>
    <w:rsid w:val="007262C8"/>
    <w:rsid w:val="00726510"/>
    <w:rsid w:val="007279B1"/>
    <w:rsid w:val="00730568"/>
    <w:rsid w:val="0073084F"/>
    <w:rsid w:val="0073089D"/>
    <w:rsid w:val="00731D33"/>
    <w:rsid w:val="00731D72"/>
    <w:rsid w:val="00732049"/>
    <w:rsid w:val="00732E5A"/>
    <w:rsid w:val="00732F21"/>
    <w:rsid w:val="00732F5D"/>
    <w:rsid w:val="00732FE1"/>
    <w:rsid w:val="00733BA6"/>
    <w:rsid w:val="00734B7D"/>
    <w:rsid w:val="007359F1"/>
    <w:rsid w:val="00735CE8"/>
    <w:rsid w:val="00735E88"/>
    <w:rsid w:val="007405C7"/>
    <w:rsid w:val="00741477"/>
    <w:rsid w:val="0074358E"/>
    <w:rsid w:val="00744675"/>
    <w:rsid w:val="0074474B"/>
    <w:rsid w:val="00744A5B"/>
    <w:rsid w:val="00744CFF"/>
    <w:rsid w:val="00744DE3"/>
    <w:rsid w:val="00746E00"/>
    <w:rsid w:val="00750092"/>
    <w:rsid w:val="00750AD6"/>
    <w:rsid w:val="00750DCA"/>
    <w:rsid w:val="007528F2"/>
    <w:rsid w:val="007545D2"/>
    <w:rsid w:val="00754896"/>
    <w:rsid w:val="00754C6C"/>
    <w:rsid w:val="00754F27"/>
    <w:rsid w:val="007604D7"/>
    <w:rsid w:val="007639DA"/>
    <w:rsid w:val="00763DC7"/>
    <w:rsid w:val="00764A82"/>
    <w:rsid w:val="00764BC4"/>
    <w:rsid w:val="00765583"/>
    <w:rsid w:val="007662B4"/>
    <w:rsid w:val="00766E04"/>
    <w:rsid w:val="007673B3"/>
    <w:rsid w:val="0076791E"/>
    <w:rsid w:val="0077031E"/>
    <w:rsid w:val="00771230"/>
    <w:rsid w:val="0077430D"/>
    <w:rsid w:val="007763F3"/>
    <w:rsid w:val="007765A9"/>
    <w:rsid w:val="007778F4"/>
    <w:rsid w:val="00777CF4"/>
    <w:rsid w:val="007818E8"/>
    <w:rsid w:val="00781F32"/>
    <w:rsid w:val="00782DDF"/>
    <w:rsid w:val="0078320A"/>
    <w:rsid w:val="00783289"/>
    <w:rsid w:val="00783677"/>
    <w:rsid w:val="00784795"/>
    <w:rsid w:val="0078495F"/>
    <w:rsid w:val="007849BC"/>
    <w:rsid w:val="00784A62"/>
    <w:rsid w:val="007854A5"/>
    <w:rsid w:val="007860F3"/>
    <w:rsid w:val="00790A67"/>
    <w:rsid w:val="00790DF2"/>
    <w:rsid w:val="00793E52"/>
    <w:rsid w:val="00793F7A"/>
    <w:rsid w:val="00795E99"/>
    <w:rsid w:val="0079673A"/>
    <w:rsid w:val="00797386"/>
    <w:rsid w:val="007978CF"/>
    <w:rsid w:val="00797B5C"/>
    <w:rsid w:val="007A00ED"/>
    <w:rsid w:val="007A09BD"/>
    <w:rsid w:val="007A1480"/>
    <w:rsid w:val="007A1A83"/>
    <w:rsid w:val="007A253E"/>
    <w:rsid w:val="007A2FB9"/>
    <w:rsid w:val="007A34CB"/>
    <w:rsid w:val="007A43EA"/>
    <w:rsid w:val="007A44D5"/>
    <w:rsid w:val="007A535E"/>
    <w:rsid w:val="007A766A"/>
    <w:rsid w:val="007A7C04"/>
    <w:rsid w:val="007B0910"/>
    <w:rsid w:val="007B134F"/>
    <w:rsid w:val="007B1605"/>
    <w:rsid w:val="007B1D28"/>
    <w:rsid w:val="007B2B94"/>
    <w:rsid w:val="007B3B7A"/>
    <w:rsid w:val="007B40BD"/>
    <w:rsid w:val="007B5170"/>
    <w:rsid w:val="007B58FF"/>
    <w:rsid w:val="007B619C"/>
    <w:rsid w:val="007B762D"/>
    <w:rsid w:val="007B7F27"/>
    <w:rsid w:val="007C2209"/>
    <w:rsid w:val="007C6ADC"/>
    <w:rsid w:val="007C6BFF"/>
    <w:rsid w:val="007C7826"/>
    <w:rsid w:val="007D01CB"/>
    <w:rsid w:val="007D2263"/>
    <w:rsid w:val="007D2926"/>
    <w:rsid w:val="007D40B0"/>
    <w:rsid w:val="007D529C"/>
    <w:rsid w:val="007D56A7"/>
    <w:rsid w:val="007D5732"/>
    <w:rsid w:val="007D5C70"/>
    <w:rsid w:val="007D6103"/>
    <w:rsid w:val="007D6E3A"/>
    <w:rsid w:val="007D7516"/>
    <w:rsid w:val="007E0ABB"/>
    <w:rsid w:val="007E0F17"/>
    <w:rsid w:val="007E46C4"/>
    <w:rsid w:val="007E5C6D"/>
    <w:rsid w:val="007E5D65"/>
    <w:rsid w:val="007E6282"/>
    <w:rsid w:val="007E6C78"/>
    <w:rsid w:val="007E7DF3"/>
    <w:rsid w:val="007E7E4D"/>
    <w:rsid w:val="007F1D35"/>
    <w:rsid w:val="007F2EAB"/>
    <w:rsid w:val="007F2EE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7DF5"/>
    <w:rsid w:val="00807E60"/>
    <w:rsid w:val="00811261"/>
    <w:rsid w:val="00811F81"/>
    <w:rsid w:val="0081234A"/>
    <w:rsid w:val="00812904"/>
    <w:rsid w:val="00812FC0"/>
    <w:rsid w:val="008131E8"/>
    <w:rsid w:val="0081354E"/>
    <w:rsid w:val="00813A00"/>
    <w:rsid w:val="00815DE0"/>
    <w:rsid w:val="00815EDB"/>
    <w:rsid w:val="00815F98"/>
    <w:rsid w:val="00816162"/>
    <w:rsid w:val="008174EB"/>
    <w:rsid w:val="00821081"/>
    <w:rsid w:val="00821206"/>
    <w:rsid w:val="00821EF2"/>
    <w:rsid w:val="00822B2D"/>
    <w:rsid w:val="00823625"/>
    <w:rsid w:val="00824FC5"/>
    <w:rsid w:val="0082521A"/>
    <w:rsid w:val="0083086D"/>
    <w:rsid w:val="00830ED3"/>
    <w:rsid w:val="00832F2B"/>
    <w:rsid w:val="008336AD"/>
    <w:rsid w:val="00834B70"/>
    <w:rsid w:val="008361F0"/>
    <w:rsid w:val="00836D9C"/>
    <w:rsid w:val="00836F91"/>
    <w:rsid w:val="008405E4"/>
    <w:rsid w:val="00841DF8"/>
    <w:rsid w:val="00843338"/>
    <w:rsid w:val="00844030"/>
    <w:rsid w:val="008449BA"/>
    <w:rsid w:val="00847E91"/>
    <w:rsid w:val="00851900"/>
    <w:rsid w:val="00852193"/>
    <w:rsid w:val="00852864"/>
    <w:rsid w:val="00853267"/>
    <w:rsid w:val="0085426A"/>
    <w:rsid w:val="008552F7"/>
    <w:rsid w:val="00855980"/>
    <w:rsid w:val="00855B1A"/>
    <w:rsid w:val="00855D00"/>
    <w:rsid w:val="008561F5"/>
    <w:rsid w:val="008566C3"/>
    <w:rsid w:val="0085784F"/>
    <w:rsid w:val="00857E75"/>
    <w:rsid w:val="0086166E"/>
    <w:rsid w:val="008624AD"/>
    <w:rsid w:val="00863C32"/>
    <w:rsid w:val="00865CA2"/>
    <w:rsid w:val="0086618B"/>
    <w:rsid w:val="00866455"/>
    <w:rsid w:val="00866762"/>
    <w:rsid w:val="008678C2"/>
    <w:rsid w:val="00870577"/>
    <w:rsid w:val="00872305"/>
    <w:rsid w:val="00873B5F"/>
    <w:rsid w:val="0087444B"/>
    <w:rsid w:val="0087771D"/>
    <w:rsid w:val="00877C54"/>
    <w:rsid w:val="00881756"/>
    <w:rsid w:val="00882A8B"/>
    <w:rsid w:val="00882E93"/>
    <w:rsid w:val="008830FF"/>
    <w:rsid w:val="00883B63"/>
    <w:rsid w:val="00883CF5"/>
    <w:rsid w:val="008843FE"/>
    <w:rsid w:val="008845B2"/>
    <w:rsid w:val="0088464E"/>
    <w:rsid w:val="0088648F"/>
    <w:rsid w:val="008869D3"/>
    <w:rsid w:val="00887355"/>
    <w:rsid w:val="008908FD"/>
    <w:rsid w:val="00891F04"/>
    <w:rsid w:val="00892716"/>
    <w:rsid w:val="00893665"/>
    <w:rsid w:val="00895D45"/>
    <w:rsid w:val="008A013C"/>
    <w:rsid w:val="008A148D"/>
    <w:rsid w:val="008A17E9"/>
    <w:rsid w:val="008A3CE3"/>
    <w:rsid w:val="008A3FE9"/>
    <w:rsid w:val="008A4845"/>
    <w:rsid w:val="008A501D"/>
    <w:rsid w:val="008A5762"/>
    <w:rsid w:val="008A6E3A"/>
    <w:rsid w:val="008A6F71"/>
    <w:rsid w:val="008A707B"/>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72FB"/>
    <w:rsid w:val="008B7492"/>
    <w:rsid w:val="008B7779"/>
    <w:rsid w:val="008C0575"/>
    <w:rsid w:val="008C1BF6"/>
    <w:rsid w:val="008C26A3"/>
    <w:rsid w:val="008C28DF"/>
    <w:rsid w:val="008C4138"/>
    <w:rsid w:val="008C5C8A"/>
    <w:rsid w:val="008C60E7"/>
    <w:rsid w:val="008D215E"/>
    <w:rsid w:val="008D2C78"/>
    <w:rsid w:val="008D2E84"/>
    <w:rsid w:val="008D3EE5"/>
    <w:rsid w:val="008D4786"/>
    <w:rsid w:val="008D49B4"/>
    <w:rsid w:val="008D5754"/>
    <w:rsid w:val="008D5929"/>
    <w:rsid w:val="008D5FAE"/>
    <w:rsid w:val="008D6280"/>
    <w:rsid w:val="008D6636"/>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E28"/>
    <w:rsid w:val="008F4204"/>
    <w:rsid w:val="008F52ED"/>
    <w:rsid w:val="008F5834"/>
    <w:rsid w:val="008F70A1"/>
    <w:rsid w:val="008F7633"/>
    <w:rsid w:val="008F780C"/>
    <w:rsid w:val="00900A6E"/>
    <w:rsid w:val="00900B36"/>
    <w:rsid w:val="00901D2F"/>
    <w:rsid w:val="00901F8A"/>
    <w:rsid w:val="00902D16"/>
    <w:rsid w:val="00903426"/>
    <w:rsid w:val="00903ECE"/>
    <w:rsid w:val="009044C4"/>
    <w:rsid w:val="00904812"/>
    <w:rsid w:val="0090491C"/>
    <w:rsid w:val="009077E6"/>
    <w:rsid w:val="00907B87"/>
    <w:rsid w:val="00910869"/>
    <w:rsid w:val="00910ECE"/>
    <w:rsid w:val="00911354"/>
    <w:rsid w:val="009118AE"/>
    <w:rsid w:val="0091285C"/>
    <w:rsid w:val="00913082"/>
    <w:rsid w:val="00913975"/>
    <w:rsid w:val="00913F59"/>
    <w:rsid w:val="009151AD"/>
    <w:rsid w:val="009152FA"/>
    <w:rsid w:val="00915E66"/>
    <w:rsid w:val="00915F2D"/>
    <w:rsid w:val="00917761"/>
    <w:rsid w:val="00920E70"/>
    <w:rsid w:val="00922A4F"/>
    <w:rsid w:val="00922BED"/>
    <w:rsid w:val="0092305A"/>
    <w:rsid w:val="0092312B"/>
    <w:rsid w:val="00923553"/>
    <w:rsid w:val="00923895"/>
    <w:rsid w:val="00923C03"/>
    <w:rsid w:val="00923F5D"/>
    <w:rsid w:val="0092533F"/>
    <w:rsid w:val="00925A47"/>
    <w:rsid w:val="00926C34"/>
    <w:rsid w:val="00927B07"/>
    <w:rsid w:val="00931EE0"/>
    <w:rsid w:val="00931FB0"/>
    <w:rsid w:val="00933222"/>
    <w:rsid w:val="00933791"/>
    <w:rsid w:val="00934791"/>
    <w:rsid w:val="00934A75"/>
    <w:rsid w:val="00934D35"/>
    <w:rsid w:val="009358D9"/>
    <w:rsid w:val="00936629"/>
    <w:rsid w:val="00941CED"/>
    <w:rsid w:val="00941F1B"/>
    <w:rsid w:val="00943C3C"/>
    <w:rsid w:val="00944084"/>
    <w:rsid w:val="00944085"/>
    <w:rsid w:val="00944DD2"/>
    <w:rsid w:val="0094621B"/>
    <w:rsid w:val="0094660A"/>
    <w:rsid w:val="00947178"/>
    <w:rsid w:val="00950F14"/>
    <w:rsid w:val="00952C2A"/>
    <w:rsid w:val="00953567"/>
    <w:rsid w:val="009548BA"/>
    <w:rsid w:val="009554C1"/>
    <w:rsid w:val="00955B14"/>
    <w:rsid w:val="0095699B"/>
    <w:rsid w:val="009575B8"/>
    <w:rsid w:val="0096149B"/>
    <w:rsid w:val="00961C8B"/>
    <w:rsid w:val="00962178"/>
    <w:rsid w:val="00962BE3"/>
    <w:rsid w:val="0096421F"/>
    <w:rsid w:val="00964575"/>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B1F"/>
    <w:rsid w:val="0098026F"/>
    <w:rsid w:val="00980F20"/>
    <w:rsid w:val="00981BA9"/>
    <w:rsid w:val="00982153"/>
    <w:rsid w:val="0098313B"/>
    <w:rsid w:val="0098505D"/>
    <w:rsid w:val="0098649A"/>
    <w:rsid w:val="00987126"/>
    <w:rsid w:val="00990C9F"/>
    <w:rsid w:val="00991A92"/>
    <w:rsid w:val="00991BD6"/>
    <w:rsid w:val="00991FD2"/>
    <w:rsid w:val="009934BA"/>
    <w:rsid w:val="009967EA"/>
    <w:rsid w:val="00996CE6"/>
    <w:rsid w:val="009A07DE"/>
    <w:rsid w:val="009A183A"/>
    <w:rsid w:val="009A30C1"/>
    <w:rsid w:val="009A3C6B"/>
    <w:rsid w:val="009A3CA3"/>
    <w:rsid w:val="009A464B"/>
    <w:rsid w:val="009A4A22"/>
    <w:rsid w:val="009A4C93"/>
    <w:rsid w:val="009A54BD"/>
    <w:rsid w:val="009A6689"/>
    <w:rsid w:val="009B163D"/>
    <w:rsid w:val="009B16C1"/>
    <w:rsid w:val="009B1746"/>
    <w:rsid w:val="009B23FF"/>
    <w:rsid w:val="009B3344"/>
    <w:rsid w:val="009B3D14"/>
    <w:rsid w:val="009B3D24"/>
    <w:rsid w:val="009B472A"/>
    <w:rsid w:val="009B4C29"/>
    <w:rsid w:val="009B57CB"/>
    <w:rsid w:val="009B5915"/>
    <w:rsid w:val="009B6234"/>
    <w:rsid w:val="009B65E9"/>
    <w:rsid w:val="009B6EB8"/>
    <w:rsid w:val="009B775B"/>
    <w:rsid w:val="009C185B"/>
    <w:rsid w:val="009C19F8"/>
    <w:rsid w:val="009C237C"/>
    <w:rsid w:val="009C306E"/>
    <w:rsid w:val="009C3CBA"/>
    <w:rsid w:val="009C3F2C"/>
    <w:rsid w:val="009C55AA"/>
    <w:rsid w:val="009D0CF4"/>
    <w:rsid w:val="009D1136"/>
    <w:rsid w:val="009D14FB"/>
    <w:rsid w:val="009D3219"/>
    <w:rsid w:val="009D38B1"/>
    <w:rsid w:val="009D4912"/>
    <w:rsid w:val="009D59E8"/>
    <w:rsid w:val="009D7B03"/>
    <w:rsid w:val="009E0656"/>
    <w:rsid w:val="009E17F4"/>
    <w:rsid w:val="009E3387"/>
    <w:rsid w:val="009E3E88"/>
    <w:rsid w:val="009E4A92"/>
    <w:rsid w:val="009E5FAF"/>
    <w:rsid w:val="009E7C68"/>
    <w:rsid w:val="009E7D47"/>
    <w:rsid w:val="009F2CC6"/>
    <w:rsid w:val="009F5D40"/>
    <w:rsid w:val="009F7F97"/>
    <w:rsid w:val="00A0166A"/>
    <w:rsid w:val="00A0370D"/>
    <w:rsid w:val="00A049DA"/>
    <w:rsid w:val="00A05033"/>
    <w:rsid w:val="00A0640F"/>
    <w:rsid w:val="00A068B9"/>
    <w:rsid w:val="00A06A28"/>
    <w:rsid w:val="00A06EDF"/>
    <w:rsid w:val="00A10CFF"/>
    <w:rsid w:val="00A11730"/>
    <w:rsid w:val="00A12004"/>
    <w:rsid w:val="00A12123"/>
    <w:rsid w:val="00A1290B"/>
    <w:rsid w:val="00A12B60"/>
    <w:rsid w:val="00A12C15"/>
    <w:rsid w:val="00A17272"/>
    <w:rsid w:val="00A214FC"/>
    <w:rsid w:val="00A21CF0"/>
    <w:rsid w:val="00A22385"/>
    <w:rsid w:val="00A229A4"/>
    <w:rsid w:val="00A2337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10F7"/>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64E6"/>
    <w:rsid w:val="00A76B1A"/>
    <w:rsid w:val="00A77A27"/>
    <w:rsid w:val="00A80B8F"/>
    <w:rsid w:val="00A826F8"/>
    <w:rsid w:val="00A8334E"/>
    <w:rsid w:val="00A863BD"/>
    <w:rsid w:val="00A863CA"/>
    <w:rsid w:val="00A863FF"/>
    <w:rsid w:val="00A90195"/>
    <w:rsid w:val="00A9022F"/>
    <w:rsid w:val="00A904FF"/>
    <w:rsid w:val="00A90915"/>
    <w:rsid w:val="00A9173B"/>
    <w:rsid w:val="00A926EB"/>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FC8"/>
    <w:rsid w:val="00AA60D3"/>
    <w:rsid w:val="00AA653A"/>
    <w:rsid w:val="00AA65D2"/>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B89"/>
    <w:rsid w:val="00AC23B6"/>
    <w:rsid w:val="00AC2464"/>
    <w:rsid w:val="00AC2BAF"/>
    <w:rsid w:val="00AC2C36"/>
    <w:rsid w:val="00AC3E7F"/>
    <w:rsid w:val="00AD2A3E"/>
    <w:rsid w:val="00AD2A7A"/>
    <w:rsid w:val="00AD43C9"/>
    <w:rsid w:val="00AD45F0"/>
    <w:rsid w:val="00AD4E13"/>
    <w:rsid w:val="00AD5505"/>
    <w:rsid w:val="00AD56A4"/>
    <w:rsid w:val="00AD5B31"/>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B34"/>
    <w:rsid w:val="00AF58A0"/>
    <w:rsid w:val="00AF5B69"/>
    <w:rsid w:val="00AF66AD"/>
    <w:rsid w:val="00AF7C8A"/>
    <w:rsid w:val="00AF7EA3"/>
    <w:rsid w:val="00B00881"/>
    <w:rsid w:val="00B0151A"/>
    <w:rsid w:val="00B03C9E"/>
    <w:rsid w:val="00B048C8"/>
    <w:rsid w:val="00B0547E"/>
    <w:rsid w:val="00B05E21"/>
    <w:rsid w:val="00B05F52"/>
    <w:rsid w:val="00B1096C"/>
    <w:rsid w:val="00B11DF0"/>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16C2"/>
    <w:rsid w:val="00B333F3"/>
    <w:rsid w:val="00B3348A"/>
    <w:rsid w:val="00B34FDD"/>
    <w:rsid w:val="00B367EE"/>
    <w:rsid w:val="00B4081F"/>
    <w:rsid w:val="00B4212D"/>
    <w:rsid w:val="00B42485"/>
    <w:rsid w:val="00B449B0"/>
    <w:rsid w:val="00B4564F"/>
    <w:rsid w:val="00B46087"/>
    <w:rsid w:val="00B46F8E"/>
    <w:rsid w:val="00B5093F"/>
    <w:rsid w:val="00B51AFD"/>
    <w:rsid w:val="00B5364D"/>
    <w:rsid w:val="00B53825"/>
    <w:rsid w:val="00B5529B"/>
    <w:rsid w:val="00B5558D"/>
    <w:rsid w:val="00B55F61"/>
    <w:rsid w:val="00B563AB"/>
    <w:rsid w:val="00B56BB6"/>
    <w:rsid w:val="00B60B80"/>
    <w:rsid w:val="00B615C2"/>
    <w:rsid w:val="00B6190D"/>
    <w:rsid w:val="00B63A6A"/>
    <w:rsid w:val="00B63F22"/>
    <w:rsid w:val="00B64683"/>
    <w:rsid w:val="00B6468A"/>
    <w:rsid w:val="00B64D32"/>
    <w:rsid w:val="00B66660"/>
    <w:rsid w:val="00B674FB"/>
    <w:rsid w:val="00B67AAD"/>
    <w:rsid w:val="00B67F27"/>
    <w:rsid w:val="00B7248B"/>
    <w:rsid w:val="00B7260A"/>
    <w:rsid w:val="00B738FB"/>
    <w:rsid w:val="00B76371"/>
    <w:rsid w:val="00B76A91"/>
    <w:rsid w:val="00B76EA1"/>
    <w:rsid w:val="00B77612"/>
    <w:rsid w:val="00B77F91"/>
    <w:rsid w:val="00B800DA"/>
    <w:rsid w:val="00B81084"/>
    <w:rsid w:val="00B818BA"/>
    <w:rsid w:val="00B84062"/>
    <w:rsid w:val="00B84899"/>
    <w:rsid w:val="00B84D67"/>
    <w:rsid w:val="00B84F4E"/>
    <w:rsid w:val="00B8520F"/>
    <w:rsid w:val="00B8554D"/>
    <w:rsid w:val="00B85C77"/>
    <w:rsid w:val="00B877C4"/>
    <w:rsid w:val="00B87E62"/>
    <w:rsid w:val="00B90C80"/>
    <w:rsid w:val="00B91098"/>
    <w:rsid w:val="00B94705"/>
    <w:rsid w:val="00B955C5"/>
    <w:rsid w:val="00B95B2C"/>
    <w:rsid w:val="00B96E88"/>
    <w:rsid w:val="00B97349"/>
    <w:rsid w:val="00B97AE9"/>
    <w:rsid w:val="00BA015D"/>
    <w:rsid w:val="00BA0404"/>
    <w:rsid w:val="00BA1D02"/>
    <w:rsid w:val="00BA37D9"/>
    <w:rsid w:val="00BA3D8E"/>
    <w:rsid w:val="00BA4737"/>
    <w:rsid w:val="00BA4F6F"/>
    <w:rsid w:val="00BA503E"/>
    <w:rsid w:val="00BA5EE5"/>
    <w:rsid w:val="00BA618E"/>
    <w:rsid w:val="00BA73E5"/>
    <w:rsid w:val="00BB1411"/>
    <w:rsid w:val="00BB1A47"/>
    <w:rsid w:val="00BB1D4C"/>
    <w:rsid w:val="00BB2B5C"/>
    <w:rsid w:val="00BB2F29"/>
    <w:rsid w:val="00BB39F1"/>
    <w:rsid w:val="00BB6D9F"/>
    <w:rsid w:val="00BB7094"/>
    <w:rsid w:val="00BB772F"/>
    <w:rsid w:val="00BB7FAC"/>
    <w:rsid w:val="00BC07E8"/>
    <w:rsid w:val="00BC0E31"/>
    <w:rsid w:val="00BC0EC3"/>
    <w:rsid w:val="00BC1571"/>
    <w:rsid w:val="00BC1770"/>
    <w:rsid w:val="00BC2094"/>
    <w:rsid w:val="00BC2477"/>
    <w:rsid w:val="00BC2488"/>
    <w:rsid w:val="00BC320C"/>
    <w:rsid w:val="00BC6282"/>
    <w:rsid w:val="00BC678C"/>
    <w:rsid w:val="00BC67F5"/>
    <w:rsid w:val="00BC6E8A"/>
    <w:rsid w:val="00BC7394"/>
    <w:rsid w:val="00BD118A"/>
    <w:rsid w:val="00BD20CE"/>
    <w:rsid w:val="00BD27C9"/>
    <w:rsid w:val="00BD2E87"/>
    <w:rsid w:val="00BD380D"/>
    <w:rsid w:val="00BD49F0"/>
    <w:rsid w:val="00BD60CE"/>
    <w:rsid w:val="00BE09C5"/>
    <w:rsid w:val="00BE273B"/>
    <w:rsid w:val="00BE3520"/>
    <w:rsid w:val="00BE4197"/>
    <w:rsid w:val="00BE46C7"/>
    <w:rsid w:val="00BE4BBA"/>
    <w:rsid w:val="00BE7F44"/>
    <w:rsid w:val="00BF0159"/>
    <w:rsid w:val="00BF09F5"/>
    <w:rsid w:val="00BF1355"/>
    <w:rsid w:val="00BF1C39"/>
    <w:rsid w:val="00BF3508"/>
    <w:rsid w:val="00BF367E"/>
    <w:rsid w:val="00BF503A"/>
    <w:rsid w:val="00BF5830"/>
    <w:rsid w:val="00BF6ED1"/>
    <w:rsid w:val="00BF7F49"/>
    <w:rsid w:val="00C0070C"/>
    <w:rsid w:val="00C00A7D"/>
    <w:rsid w:val="00C01110"/>
    <w:rsid w:val="00C018E5"/>
    <w:rsid w:val="00C02933"/>
    <w:rsid w:val="00C03883"/>
    <w:rsid w:val="00C03BB1"/>
    <w:rsid w:val="00C05791"/>
    <w:rsid w:val="00C05A84"/>
    <w:rsid w:val="00C073B6"/>
    <w:rsid w:val="00C0743E"/>
    <w:rsid w:val="00C0758C"/>
    <w:rsid w:val="00C0794E"/>
    <w:rsid w:val="00C10FFF"/>
    <w:rsid w:val="00C1195F"/>
    <w:rsid w:val="00C121A7"/>
    <w:rsid w:val="00C12684"/>
    <w:rsid w:val="00C12945"/>
    <w:rsid w:val="00C14751"/>
    <w:rsid w:val="00C15298"/>
    <w:rsid w:val="00C1636B"/>
    <w:rsid w:val="00C164A8"/>
    <w:rsid w:val="00C16A54"/>
    <w:rsid w:val="00C1761E"/>
    <w:rsid w:val="00C178DC"/>
    <w:rsid w:val="00C17DF8"/>
    <w:rsid w:val="00C217CF"/>
    <w:rsid w:val="00C21C17"/>
    <w:rsid w:val="00C21C8D"/>
    <w:rsid w:val="00C22606"/>
    <w:rsid w:val="00C230B5"/>
    <w:rsid w:val="00C2404E"/>
    <w:rsid w:val="00C2592D"/>
    <w:rsid w:val="00C25D7C"/>
    <w:rsid w:val="00C26311"/>
    <w:rsid w:val="00C274EF"/>
    <w:rsid w:val="00C30F5B"/>
    <w:rsid w:val="00C310E2"/>
    <w:rsid w:val="00C312E8"/>
    <w:rsid w:val="00C31684"/>
    <w:rsid w:val="00C32A69"/>
    <w:rsid w:val="00C33613"/>
    <w:rsid w:val="00C33B05"/>
    <w:rsid w:val="00C33C72"/>
    <w:rsid w:val="00C34380"/>
    <w:rsid w:val="00C34915"/>
    <w:rsid w:val="00C34FE4"/>
    <w:rsid w:val="00C351E9"/>
    <w:rsid w:val="00C35DDD"/>
    <w:rsid w:val="00C363AD"/>
    <w:rsid w:val="00C3646A"/>
    <w:rsid w:val="00C36C67"/>
    <w:rsid w:val="00C36F37"/>
    <w:rsid w:val="00C37119"/>
    <w:rsid w:val="00C40114"/>
    <w:rsid w:val="00C40FF6"/>
    <w:rsid w:val="00C4134D"/>
    <w:rsid w:val="00C41530"/>
    <w:rsid w:val="00C41E19"/>
    <w:rsid w:val="00C42128"/>
    <w:rsid w:val="00C42AF8"/>
    <w:rsid w:val="00C42BC5"/>
    <w:rsid w:val="00C4443B"/>
    <w:rsid w:val="00C4448E"/>
    <w:rsid w:val="00C445C2"/>
    <w:rsid w:val="00C45713"/>
    <w:rsid w:val="00C4742F"/>
    <w:rsid w:val="00C47D54"/>
    <w:rsid w:val="00C51063"/>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659E"/>
    <w:rsid w:val="00C67286"/>
    <w:rsid w:val="00C707FB"/>
    <w:rsid w:val="00C715D5"/>
    <w:rsid w:val="00C71688"/>
    <w:rsid w:val="00C7207E"/>
    <w:rsid w:val="00C72710"/>
    <w:rsid w:val="00C72DF3"/>
    <w:rsid w:val="00C737FA"/>
    <w:rsid w:val="00C75428"/>
    <w:rsid w:val="00C75950"/>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D88"/>
    <w:rsid w:val="00C95EB9"/>
    <w:rsid w:val="00C961FC"/>
    <w:rsid w:val="00C97541"/>
    <w:rsid w:val="00C97CFE"/>
    <w:rsid w:val="00CA1198"/>
    <w:rsid w:val="00CA2203"/>
    <w:rsid w:val="00CA59B1"/>
    <w:rsid w:val="00CA5A9A"/>
    <w:rsid w:val="00CA6D6A"/>
    <w:rsid w:val="00CB1D85"/>
    <w:rsid w:val="00CB1E59"/>
    <w:rsid w:val="00CB4193"/>
    <w:rsid w:val="00CB45DF"/>
    <w:rsid w:val="00CB567F"/>
    <w:rsid w:val="00CB6E0C"/>
    <w:rsid w:val="00CC13CF"/>
    <w:rsid w:val="00CC15B5"/>
    <w:rsid w:val="00CC171B"/>
    <w:rsid w:val="00CC2862"/>
    <w:rsid w:val="00CC3C25"/>
    <w:rsid w:val="00CC559D"/>
    <w:rsid w:val="00CC562B"/>
    <w:rsid w:val="00CC62EE"/>
    <w:rsid w:val="00CC6445"/>
    <w:rsid w:val="00CC686F"/>
    <w:rsid w:val="00CC7EBF"/>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AE2"/>
    <w:rsid w:val="00CF4A71"/>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2C4C"/>
    <w:rsid w:val="00D43473"/>
    <w:rsid w:val="00D439E0"/>
    <w:rsid w:val="00D44650"/>
    <w:rsid w:val="00D446B7"/>
    <w:rsid w:val="00D44A3C"/>
    <w:rsid w:val="00D44B43"/>
    <w:rsid w:val="00D45442"/>
    <w:rsid w:val="00D456A7"/>
    <w:rsid w:val="00D466BF"/>
    <w:rsid w:val="00D47A43"/>
    <w:rsid w:val="00D507A6"/>
    <w:rsid w:val="00D521C0"/>
    <w:rsid w:val="00D52C47"/>
    <w:rsid w:val="00D55972"/>
    <w:rsid w:val="00D560FA"/>
    <w:rsid w:val="00D56DAD"/>
    <w:rsid w:val="00D571D7"/>
    <w:rsid w:val="00D57C5B"/>
    <w:rsid w:val="00D57DF2"/>
    <w:rsid w:val="00D606ED"/>
    <w:rsid w:val="00D60FD6"/>
    <w:rsid w:val="00D63400"/>
    <w:rsid w:val="00D64AC9"/>
    <w:rsid w:val="00D64E30"/>
    <w:rsid w:val="00D65283"/>
    <w:rsid w:val="00D65DC9"/>
    <w:rsid w:val="00D667F8"/>
    <w:rsid w:val="00D668FC"/>
    <w:rsid w:val="00D66B09"/>
    <w:rsid w:val="00D7008B"/>
    <w:rsid w:val="00D7083A"/>
    <w:rsid w:val="00D70889"/>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F8E"/>
    <w:rsid w:val="00D91991"/>
    <w:rsid w:val="00D91A3C"/>
    <w:rsid w:val="00D93784"/>
    <w:rsid w:val="00D93EFD"/>
    <w:rsid w:val="00D9417B"/>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4B8F"/>
    <w:rsid w:val="00DB52A1"/>
    <w:rsid w:val="00DB6B8D"/>
    <w:rsid w:val="00DB7B3E"/>
    <w:rsid w:val="00DC0B38"/>
    <w:rsid w:val="00DC1050"/>
    <w:rsid w:val="00DC1185"/>
    <w:rsid w:val="00DC1C67"/>
    <w:rsid w:val="00DC2D34"/>
    <w:rsid w:val="00DC3922"/>
    <w:rsid w:val="00DC3D78"/>
    <w:rsid w:val="00DC5DF7"/>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A06"/>
    <w:rsid w:val="00DE7115"/>
    <w:rsid w:val="00DE729D"/>
    <w:rsid w:val="00DE7551"/>
    <w:rsid w:val="00DE79E5"/>
    <w:rsid w:val="00DF11ED"/>
    <w:rsid w:val="00DF1484"/>
    <w:rsid w:val="00DF1758"/>
    <w:rsid w:val="00DF2084"/>
    <w:rsid w:val="00DF2665"/>
    <w:rsid w:val="00DF3AFA"/>
    <w:rsid w:val="00DF3F1E"/>
    <w:rsid w:val="00DF4310"/>
    <w:rsid w:val="00DF63BB"/>
    <w:rsid w:val="00DF7E15"/>
    <w:rsid w:val="00E0127D"/>
    <w:rsid w:val="00E01766"/>
    <w:rsid w:val="00E02B43"/>
    <w:rsid w:val="00E02F4B"/>
    <w:rsid w:val="00E03140"/>
    <w:rsid w:val="00E03939"/>
    <w:rsid w:val="00E043F1"/>
    <w:rsid w:val="00E04728"/>
    <w:rsid w:val="00E04C25"/>
    <w:rsid w:val="00E05018"/>
    <w:rsid w:val="00E05297"/>
    <w:rsid w:val="00E07C60"/>
    <w:rsid w:val="00E11433"/>
    <w:rsid w:val="00E11EFA"/>
    <w:rsid w:val="00E1305A"/>
    <w:rsid w:val="00E130B0"/>
    <w:rsid w:val="00E16B7A"/>
    <w:rsid w:val="00E20166"/>
    <w:rsid w:val="00E20363"/>
    <w:rsid w:val="00E228D2"/>
    <w:rsid w:val="00E229FF"/>
    <w:rsid w:val="00E23186"/>
    <w:rsid w:val="00E23267"/>
    <w:rsid w:val="00E23688"/>
    <w:rsid w:val="00E23BB5"/>
    <w:rsid w:val="00E243A0"/>
    <w:rsid w:val="00E24882"/>
    <w:rsid w:val="00E26C8B"/>
    <w:rsid w:val="00E2783C"/>
    <w:rsid w:val="00E2791A"/>
    <w:rsid w:val="00E320CA"/>
    <w:rsid w:val="00E32130"/>
    <w:rsid w:val="00E32666"/>
    <w:rsid w:val="00E373B8"/>
    <w:rsid w:val="00E37676"/>
    <w:rsid w:val="00E421B1"/>
    <w:rsid w:val="00E439BB"/>
    <w:rsid w:val="00E445C7"/>
    <w:rsid w:val="00E44974"/>
    <w:rsid w:val="00E4517F"/>
    <w:rsid w:val="00E4753A"/>
    <w:rsid w:val="00E478A6"/>
    <w:rsid w:val="00E52F11"/>
    <w:rsid w:val="00E53C5C"/>
    <w:rsid w:val="00E542FC"/>
    <w:rsid w:val="00E54B09"/>
    <w:rsid w:val="00E55C97"/>
    <w:rsid w:val="00E57157"/>
    <w:rsid w:val="00E60C07"/>
    <w:rsid w:val="00E60DEE"/>
    <w:rsid w:val="00E621F6"/>
    <w:rsid w:val="00E6228A"/>
    <w:rsid w:val="00E639D0"/>
    <w:rsid w:val="00E66001"/>
    <w:rsid w:val="00E661E5"/>
    <w:rsid w:val="00E678B0"/>
    <w:rsid w:val="00E706FF"/>
    <w:rsid w:val="00E70901"/>
    <w:rsid w:val="00E71D3F"/>
    <w:rsid w:val="00E73315"/>
    <w:rsid w:val="00E73457"/>
    <w:rsid w:val="00E7394B"/>
    <w:rsid w:val="00E73A20"/>
    <w:rsid w:val="00E73A57"/>
    <w:rsid w:val="00E73DDF"/>
    <w:rsid w:val="00E7456B"/>
    <w:rsid w:val="00E761BA"/>
    <w:rsid w:val="00E77A7C"/>
    <w:rsid w:val="00E810FF"/>
    <w:rsid w:val="00E812EE"/>
    <w:rsid w:val="00E82671"/>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7A3"/>
    <w:rsid w:val="00EA4A43"/>
    <w:rsid w:val="00EB0887"/>
    <w:rsid w:val="00EB0914"/>
    <w:rsid w:val="00EB0F3C"/>
    <w:rsid w:val="00EB148A"/>
    <w:rsid w:val="00EB176D"/>
    <w:rsid w:val="00EB1A14"/>
    <w:rsid w:val="00EB357A"/>
    <w:rsid w:val="00EB4606"/>
    <w:rsid w:val="00EB47FB"/>
    <w:rsid w:val="00EB52E9"/>
    <w:rsid w:val="00EB5378"/>
    <w:rsid w:val="00EB6DAA"/>
    <w:rsid w:val="00EB700F"/>
    <w:rsid w:val="00EB7526"/>
    <w:rsid w:val="00EC144C"/>
    <w:rsid w:val="00EC20FF"/>
    <w:rsid w:val="00EC28B9"/>
    <w:rsid w:val="00EC5D16"/>
    <w:rsid w:val="00EC5DE4"/>
    <w:rsid w:val="00EC6708"/>
    <w:rsid w:val="00EC6EE2"/>
    <w:rsid w:val="00ED167D"/>
    <w:rsid w:val="00ED1DE6"/>
    <w:rsid w:val="00ED28D0"/>
    <w:rsid w:val="00ED37F0"/>
    <w:rsid w:val="00ED48CB"/>
    <w:rsid w:val="00ED4CCA"/>
    <w:rsid w:val="00ED55F0"/>
    <w:rsid w:val="00ED66A8"/>
    <w:rsid w:val="00ED6EA9"/>
    <w:rsid w:val="00EE0828"/>
    <w:rsid w:val="00EE0EED"/>
    <w:rsid w:val="00EE12DC"/>
    <w:rsid w:val="00EE2191"/>
    <w:rsid w:val="00EE3DD9"/>
    <w:rsid w:val="00EE44C6"/>
    <w:rsid w:val="00EE4A4D"/>
    <w:rsid w:val="00EE5976"/>
    <w:rsid w:val="00EE67D2"/>
    <w:rsid w:val="00EE7C34"/>
    <w:rsid w:val="00EF0622"/>
    <w:rsid w:val="00EF072D"/>
    <w:rsid w:val="00EF0B20"/>
    <w:rsid w:val="00EF0C57"/>
    <w:rsid w:val="00EF0EE4"/>
    <w:rsid w:val="00EF1160"/>
    <w:rsid w:val="00EF176F"/>
    <w:rsid w:val="00EF1A89"/>
    <w:rsid w:val="00EF2EA0"/>
    <w:rsid w:val="00EF3A83"/>
    <w:rsid w:val="00EF3ACD"/>
    <w:rsid w:val="00EF3DDC"/>
    <w:rsid w:val="00EF4093"/>
    <w:rsid w:val="00EF52B7"/>
    <w:rsid w:val="00EF644D"/>
    <w:rsid w:val="00EF733B"/>
    <w:rsid w:val="00EF73C2"/>
    <w:rsid w:val="00F00E1E"/>
    <w:rsid w:val="00F011F5"/>
    <w:rsid w:val="00F0243F"/>
    <w:rsid w:val="00F02468"/>
    <w:rsid w:val="00F02478"/>
    <w:rsid w:val="00F038C7"/>
    <w:rsid w:val="00F03EFE"/>
    <w:rsid w:val="00F03FCE"/>
    <w:rsid w:val="00F042DD"/>
    <w:rsid w:val="00F04333"/>
    <w:rsid w:val="00F0577E"/>
    <w:rsid w:val="00F05817"/>
    <w:rsid w:val="00F0689A"/>
    <w:rsid w:val="00F06CFD"/>
    <w:rsid w:val="00F06D3A"/>
    <w:rsid w:val="00F103F8"/>
    <w:rsid w:val="00F108A5"/>
    <w:rsid w:val="00F10A39"/>
    <w:rsid w:val="00F11716"/>
    <w:rsid w:val="00F16488"/>
    <w:rsid w:val="00F20170"/>
    <w:rsid w:val="00F20527"/>
    <w:rsid w:val="00F2206F"/>
    <w:rsid w:val="00F23B1A"/>
    <w:rsid w:val="00F24356"/>
    <w:rsid w:val="00F24F51"/>
    <w:rsid w:val="00F25BE9"/>
    <w:rsid w:val="00F27171"/>
    <w:rsid w:val="00F3002F"/>
    <w:rsid w:val="00F30933"/>
    <w:rsid w:val="00F30B16"/>
    <w:rsid w:val="00F30E5C"/>
    <w:rsid w:val="00F3106D"/>
    <w:rsid w:val="00F318F6"/>
    <w:rsid w:val="00F319DD"/>
    <w:rsid w:val="00F33DAA"/>
    <w:rsid w:val="00F3463B"/>
    <w:rsid w:val="00F349C4"/>
    <w:rsid w:val="00F37ABC"/>
    <w:rsid w:val="00F40377"/>
    <w:rsid w:val="00F40D3F"/>
    <w:rsid w:val="00F40DF1"/>
    <w:rsid w:val="00F41445"/>
    <w:rsid w:val="00F41C2D"/>
    <w:rsid w:val="00F4258E"/>
    <w:rsid w:val="00F4266F"/>
    <w:rsid w:val="00F42878"/>
    <w:rsid w:val="00F442FA"/>
    <w:rsid w:val="00F44FB0"/>
    <w:rsid w:val="00F45663"/>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6496"/>
    <w:rsid w:val="00F66F7F"/>
    <w:rsid w:val="00F703FF"/>
    <w:rsid w:val="00F704C2"/>
    <w:rsid w:val="00F70F98"/>
    <w:rsid w:val="00F7130C"/>
    <w:rsid w:val="00F71C92"/>
    <w:rsid w:val="00F72D53"/>
    <w:rsid w:val="00F7331A"/>
    <w:rsid w:val="00F73BAC"/>
    <w:rsid w:val="00F740D6"/>
    <w:rsid w:val="00F74727"/>
    <w:rsid w:val="00F74845"/>
    <w:rsid w:val="00F74E90"/>
    <w:rsid w:val="00F74F1A"/>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1595"/>
    <w:rsid w:val="00F9200B"/>
    <w:rsid w:val="00F9669F"/>
    <w:rsid w:val="00F9708F"/>
    <w:rsid w:val="00F97A86"/>
    <w:rsid w:val="00FA0B1F"/>
    <w:rsid w:val="00FA1DE5"/>
    <w:rsid w:val="00FA25A5"/>
    <w:rsid w:val="00FA37D5"/>
    <w:rsid w:val="00FA3DA1"/>
    <w:rsid w:val="00FA5F28"/>
    <w:rsid w:val="00FA6144"/>
    <w:rsid w:val="00FA6B17"/>
    <w:rsid w:val="00FA6D1D"/>
    <w:rsid w:val="00FA744A"/>
    <w:rsid w:val="00FA7692"/>
    <w:rsid w:val="00FA7F43"/>
    <w:rsid w:val="00FB0B70"/>
    <w:rsid w:val="00FB1D62"/>
    <w:rsid w:val="00FB1E8B"/>
    <w:rsid w:val="00FB23A2"/>
    <w:rsid w:val="00FB287A"/>
    <w:rsid w:val="00FB3060"/>
    <w:rsid w:val="00FB4F1E"/>
    <w:rsid w:val="00FB50C0"/>
    <w:rsid w:val="00FB73A9"/>
    <w:rsid w:val="00FB741A"/>
    <w:rsid w:val="00FC03A3"/>
    <w:rsid w:val="00FC268B"/>
    <w:rsid w:val="00FC2B92"/>
    <w:rsid w:val="00FC3093"/>
    <w:rsid w:val="00FC352D"/>
    <w:rsid w:val="00FC3E96"/>
    <w:rsid w:val="00FC5466"/>
    <w:rsid w:val="00FC734B"/>
    <w:rsid w:val="00FD04D5"/>
    <w:rsid w:val="00FD06BC"/>
    <w:rsid w:val="00FD1DE7"/>
    <w:rsid w:val="00FD401E"/>
    <w:rsid w:val="00FD408C"/>
    <w:rsid w:val="00FD446B"/>
    <w:rsid w:val="00FD54DE"/>
    <w:rsid w:val="00FD57E9"/>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FC15F-41D0-4352-80BF-6FD529AC0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4</TotalTime>
  <Pages>1</Pages>
  <Words>2339</Words>
  <Characters>13333</Characters>
  <Application>Microsoft Office Word</Application>
  <DocSecurity>0</DocSecurity>
  <Lines>111</Lines>
  <Paragraphs>31</Paragraphs>
  <ScaleCrop>false</ScaleCrop>
  <Company/>
  <LinksUpToDate>false</LinksUpToDate>
  <CharactersWithSpaces>15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69</cp:revision>
  <cp:lastPrinted>2023-07-22T00:27:00Z</cp:lastPrinted>
  <dcterms:created xsi:type="dcterms:W3CDTF">2025-05-07T13:09:00Z</dcterms:created>
  <dcterms:modified xsi:type="dcterms:W3CDTF">2025-05-29T03:19:00Z</dcterms:modified>
</cp:coreProperties>
</file>